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F0BAC" w14:textId="721CDF76" w:rsidR="00853FC6" w:rsidRPr="00581F9E" w:rsidRDefault="00C6652F" w:rsidP="00C6652F">
      <w:pPr>
        <w:pStyle w:val="Heading1"/>
      </w:pPr>
      <w:r>
        <w:br/>
      </w:r>
      <w:r w:rsidR="00853FC6" w:rsidRPr="00581F9E">
        <w:t>PENDAHULUAN</w:t>
      </w:r>
    </w:p>
    <w:p w14:paraId="31C480BB" w14:textId="5A8B5189" w:rsidR="006954D9" w:rsidRDefault="006954D9" w:rsidP="007B063A">
      <w:pPr>
        <w:rPr>
          <w:lang w:val="en"/>
        </w:rPr>
      </w:pPr>
    </w:p>
    <w:p w14:paraId="2DC3D92D" w14:textId="7A915857" w:rsidR="006954D9" w:rsidRDefault="006954D9" w:rsidP="007B063A">
      <w:pPr>
        <w:pStyle w:val="Heading2"/>
        <w:numPr>
          <w:ilvl w:val="1"/>
          <w:numId w:val="4"/>
        </w:numPr>
      </w:pPr>
      <w:r>
        <w:t>Latar Belakang Mas</w:t>
      </w:r>
      <w:r w:rsidR="00DF39E9">
        <w:t>a</w:t>
      </w:r>
      <w:r>
        <w:t>lah</w:t>
      </w:r>
    </w:p>
    <w:p w14:paraId="5F9D6172" w14:textId="580A5418" w:rsidR="00A00815" w:rsidRDefault="00A00815" w:rsidP="007B063A">
      <w:pPr>
        <w:rPr>
          <w:lang w:val="en"/>
        </w:rPr>
      </w:pPr>
      <w:r w:rsidRPr="00A00815">
        <w:rPr>
          <w:lang w:val="en"/>
        </w:rPr>
        <w:t>Penerapan ilmu komputer semakin meluas ke berbagai sektor, termasuk bidang geografis, pertanian, pariwisata, dan kedokteran. Perkembangan teknologi informasi juga memberikan dampak positif terhadap bidang pertanian, khususnya dalam manajemen dan identifikasi penyakit tanaman. Salah satu contohnya adalah dalam klasifikasi penyakit pada tanaman kentang. Tanaman kentang (</w:t>
      </w:r>
      <w:r w:rsidRPr="006F6337">
        <w:rPr>
          <w:i/>
          <w:iCs/>
          <w:lang w:val="en"/>
        </w:rPr>
        <w:t xml:space="preserve">Solanum </w:t>
      </w:r>
      <w:r w:rsidR="00F37239">
        <w:rPr>
          <w:i/>
          <w:iCs/>
          <w:lang w:val="en"/>
        </w:rPr>
        <w:t>T</w:t>
      </w:r>
      <w:r w:rsidRPr="006F6337">
        <w:rPr>
          <w:i/>
          <w:iCs/>
          <w:lang w:val="en"/>
        </w:rPr>
        <w:t>uberosum</w:t>
      </w:r>
      <w:r w:rsidRPr="00A00815">
        <w:rPr>
          <w:lang w:val="en"/>
        </w:rPr>
        <w:t>) merupakan jenis umbi-umbian yang penting dalam pangan global, di samping gandum, jagung, dan beras</w:t>
      </w:r>
      <w:r w:rsidR="00E427B7">
        <w:rPr>
          <w:lang w:val="en"/>
        </w:rPr>
        <w:t xml:space="preserve"> </w:t>
      </w:r>
      <w:r w:rsidR="00E444F9">
        <w:rPr>
          <w:lang w:val="en"/>
        </w:rPr>
        <w:fldChar w:fldCharType="begin" w:fldLock="1"/>
      </w:r>
      <w:r w:rsidR="002B1BCC">
        <w:rPr>
          <w:lang w:val="en"/>
        </w:rPr>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E444F9">
        <w:rPr>
          <w:lang w:val="en"/>
        </w:rPr>
        <w:fldChar w:fldCharType="separate"/>
      </w:r>
      <w:r w:rsidR="002B1BCC" w:rsidRPr="002B1BCC">
        <w:rPr>
          <w:noProof/>
          <w:lang w:val="en"/>
        </w:rPr>
        <w:t>(Auliatuzahra, 2024)</w:t>
      </w:r>
      <w:r w:rsidR="00E444F9">
        <w:rPr>
          <w:lang w:val="en"/>
        </w:rPr>
        <w:fldChar w:fldCharType="end"/>
      </w:r>
      <w:r w:rsidRPr="00A00815">
        <w:rPr>
          <w:lang w:val="en"/>
        </w:rPr>
        <w:t xml:space="preserve">. </w:t>
      </w:r>
    </w:p>
    <w:p w14:paraId="0CCF0456" w14:textId="631F4864" w:rsidR="001F7B4E" w:rsidRDefault="003C1B7D" w:rsidP="007B063A">
      <w:r w:rsidRPr="003C1B7D">
        <w:t xml:space="preserve">Kentang, sebagai salah satu tumbuhan dikotil dari keluarga </w:t>
      </w:r>
      <w:r w:rsidRPr="003C1B7D">
        <w:rPr>
          <w:i/>
          <w:iCs/>
        </w:rPr>
        <w:t>Solanaceae</w:t>
      </w:r>
      <w:r w:rsidRPr="003C1B7D">
        <w:t>, memiliki ciri khas yang mempengaruhi cara reproduksinya. Tanaman kentang umumnya berkembang biak melalui umbinya, yang memungkinkan penyebaran dan pertumbuhan yang efisien di lingkungan yang cocok. Faktor iklim yang lebih dingin cenderung mendukung pertumbuhan optimal tanaman kentang</w:t>
      </w:r>
      <w:r w:rsidR="00337143">
        <w:t xml:space="preserve"> </w:t>
      </w:r>
      <w:r w:rsidR="00337143">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337143">
        <w:fldChar w:fldCharType="separate"/>
      </w:r>
      <w:r w:rsidR="002B1BCC" w:rsidRPr="002B1BCC">
        <w:rPr>
          <w:noProof/>
        </w:rPr>
        <w:t>(Fuadi &amp; Suharso, 2022)</w:t>
      </w:r>
      <w:r w:rsidR="00337143">
        <w:fldChar w:fldCharType="end"/>
      </w:r>
      <w:r w:rsidRPr="003C1B7D">
        <w:t>. Selain itu, kentang memiliki peran vital sebagai sumber karbohidrat dalam memenuhi kebutuhan pangan manusia</w:t>
      </w:r>
      <w:r w:rsidR="0019658C">
        <w:fldChar w:fldCharType="begin" w:fldLock="1"/>
      </w:r>
      <w:r w:rsidR="002B1BCC">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19658C">
        <w:fldChar w:fldCharType="separate"/>
      </w:r>
      <w:r w:rsidR="002B1BCC" w:rsidRPr="002B1BCC">
        <w:rPr>
          <w:noProof/>
        </w:rPr>
        <w:t>(Auliatuzahra, 2024)</w:t>
      </w:r>
      <w:r w:rsidR="0019658C">
        <w:fldChar w:fldCharType="end"/>
      </w:r>
      <w:r w:rsidRPr="003C1B7D">
        <w:t>. Dalam industri pangan, kentang menjadi bahan pokok dalam berbagai produk, menegaskan kepentingannya dalam menjaga ketahanan pangan. Namun, meskipun memiliki peran yang signifikan, pertanian kentang sering dihadapkan pada berbagai tantangan dan masalah. Salah satu permasalahan yang sering terjadi adalah munculnya penyakit pada daun tanaman kentang, yang dapat berdampak langsung pada hasil panen.</w:t>
      </w:r>
    </w:p>
    <w:p w14:paraId="480CF79A" w14:textId="0559FDA5" w:rsidR="007E5F2A" w:rsidRDefault="003B6AB3" w:rsidP="007B063A">
      <w:r w:rsidRPr="003B6AB3">
        <w:t xml:space="preserve">Penurunan produksi kentang sebesar 80% disebabkan oleh penyakit yang dapat menyebabkan penurunan hasil secara signifikan karena menghambat pertumbuhan </w:t>
      </w:r>
      <w:r w:rsidR="00F9464E">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F9464E">
        <w:fldChar w:fldCharType="separate"/>
      </w:r>
      <w:r w:rsidR="002B1BCC" w:rsidRPr="002B1BCC">
        <w:rPr>
          <w:noProof/>
        </w:rPr>
        <w:t>(Fuadi &amp; Suharso, 2022)</w:t>
      </w:r>
      <w:r w:rsidR="00F9464E">
        <w:fldChar w:fldCharType="end"/>
      </w:r>
      <w:r w:rsidRPr="003B6AB3">
        <w:t>. Diduga bahwa jamur penyebab penyakit ini berasal dari umbi-umbi bibit. Pertumbuhan jamur pada umbi kentang dipengaruhi oleh suhu lingkungan. Jamur</w:t>
      </w:r>
      <w:r w:rsidR="0032352A">
        <w:t xml:space="preserve"> yang dimaksud adalah jamur </w:t>
      </w:r>
      <w:r w:rsidR="0032352A" w:rsidRPr="0032352A">
        <w:rPr>
          <w:i/>
          <w:iCs/>
        </w:rPr>
        <w:t>Patogen</w:t>
      </w:r>
      <w:r w:rsidR="0032352A">
        <w:t xml:space="preserve"> dan jamur </w:t>
      </w:r>
      <w:r w:rsidR="0032352A" w:rsidRPr="0032352A">
        <w:rPr>
          <w:i/>
          <w:iCs/>
        </w:rPr>
        <w:t>Alternaria Solani</w:t>
      </w:r>
      <w:r w:rsidR="00E051BE">
        <w:rPr>
          <w:i/>
          <w:iCs/>
        </w:rPr>
        <w:t xml:space="preserve"> </w:t>
      </w:r>
      <w:r w:rsidR="00E051BE">
        <w:rPr>
          <w:i/>
          <w:iCs/>
        </w:rPr>
        <w:fldChar w:fldCharType="begin" w:fldLock="1"/>
      </w:r>
      <w:r w:rsidR="002B1BCC">
        <w:rPr>
          <w:i/>
          <w:iCs/>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E051BE">
        <w:rPr>
          <w:i/>
          <w:iCs/>
        </w:rPr>
        <w:fldChar w:fldCharType="separate"/>
      </w:r>
      <w:r w:rsidR="002B1BCC" w:rsidRPr="002B1BCC">
        <w:rPr>
          <w:iCs/>
          <w:noProof/>
        </w:rPr>
        <w:t>(Aumatullah et al., 2021)</w:t>
      </w:r>
      <w:r w:rsidR="00E051BE">
        <w:rPr>
          <w:i/>
          <w:iCs/>
        </w:rPr>
        <w:fldChar w:fldCharType="end"/>
      </w:r>
      <w:r w:rsidRPr="003B6AB3">
        <w:t xml:space="preserve">. Secara umum, terdapat dua jenis penyakit yang disebabkan oleh jamur yang menyerang tanaman kentang, yakni </w:t>
      </w:r>
      <w:r w:rsidRPr="009430BB">
        <w:rPr>
          <w:i/>
          <w:iCs/>
        </w:rPr>
        <w:t>early blight</w:t>
      </w:r>
      <w:r w:rsidRPr="003B6AB3">
        <w:t xml:space="preserve"> dan </w:t>
      </w:r>
      <w:r w:rsidRPr="009430BB">
        <w:rPr>
          <w:i/>
          <w:iCs/>
        </w:rPr>
        <w:t>late blight</w:t>
      </w:r>
      <w:r w:rsidR="00C6426F">
        <w:rPr>
          <w:i/>
          <w:iCs/>
        </w:rPr>
        <w:fldChar w:fldCharType="begin" w:fldLock="1"/>
      </w:r>
      <w:r w:rsidR="002B1BCC">
        <w:rPr>
          <w:i/>
          <w:iCs/>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C6426F">
        <w:rPr>
          <w:i/>
          <w:iCs/>
        </w:rPr>
        <w:fldChar w:fldCharType="separate"/>
      </w:r>
      <w:r w:rsidR="002B1BCC" w:rsidRPr="002B1BCC">
        <w:rPr>
          <w:iCs/>
          <w:noProof/>
        </w:rPr>
        <w:t>(Fuadi &amp; Suharso, 2022)</w:t>
      </w:r>
      <w:r w:rsidR="00C6426F">
        <w:rPr>
          <w:i/>
          <w:iCs/>
        </w:rPr>
        <w:fldChar w:fldCharType="end"/>
      </w:r>
      <w:r w:rsidRPr="003B6AB3">
        <w:t>.</w:t>
      </w:r>
      <w:r w:rsidR="007E5F2A">
        <w:t xml:space="preserve"> </w:t>
      </w:r>
    </w:p>
    <w:p w14:paraId="4DA2554E" w14:textId="2B0DFD8F" w:rsidR="003B6AB3" w:rsidRDefault="004F2B54" w:rsidP="007B063A">
      <w:r w:rsidRPr="004F2B54">
        <w:lastRenderedPageBreak/>
        <w:t>Gejala awal dari penyakit busuk daun</w:t>
      </w:r>
      <w:r w:rsidR="00445A91">
        <w:t xml:space="preserve"> (</w:t>
      </w:r>
      <w:r w:rsidR="00445A91" w:rsidRPr="009430BB">
        <w:rPr>
          <w:i/>
          <w:iCs/>
        </w:rPr>
        <w:t>late blight</w:t>
      </w:r>
      <w:r w:rsidR="00445A91">
        <w:t>)</w:t>
      </w:r>
      <w:r w:rsidRPr="004F2B54">
        <w:t xml:space="preserve"> ini adalah adanya bercak basah yang muncul di tepi daun, yang juga dapat terjadi di bagian tengahnya. Bercak ini kemudian akan meluas dan menyebabkan perubahan warna daun menjadi coklat atau abu-abu. Sementara itu, gejala penyakit bercak kering (</w:t>
      </w:r>
      <w:r w:rsidRPr="00445A91">
        <w:rPr>
          <w:i/>
          <w:iCs/>
        </w:rPr>
        <w:t>early blight</w:t>
      </w:r>
      <w:r w:rsidRPr="004F2B54">
        <w:t>) ditandai oleh munculnya bercak kering berwarna coklat dalam bentuk lingkaran di bagian bawah daun</w:t>
      </w:r>
      <w:r w:rsidR="00C737F1">
        <w:t xml:space="preserve"> </w:t>
      </w:r>
      <w:r w:rsidR="00C737F1">
        <w:fldChar w:fldCharType="begin" w:fldLock="1"/>
      </w:r>
      <w:r w:rsidR="002B1BCC">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C737F1">
        <w:fldChar w:fldCharType="separate"/>
      </w:r>
      <w:r w:rsidR="002B1BCC" w:rsidRPr="002B1BCC">
        <w:rPr>
          <w:noProof/>
        </w:rPr>
        <w:t>(Rozaqi et al., 2021)</w:t>
      </w:r>
      <w:r w:rsidR="00C737F1">
        <w:fldChar w:fldCharType="end"/>
      </w:r>
      <w:r w:rsidRPr="004F2B54">
        <w:t>.</w:t>
      </w:r>
      <w:r>
        <w:t xml:space="preserve"> </w:t>
      </w:r>
      <w:r w:rsidR="007E5F2A" w:rsidRPr="007E5F2A">
        <w:t>Dengan mengamati gejala yang muncul pada tanaman kentang, petani dapat segera mengatasi masalah penyakit daun yang membusuk. Namun, proses identifikasi gejala penyakit ini seringkali menghadapi kendala karena tidak semua petani memiliki pengetahuan yang memadai tentang cara mengenali gejala penyakit ini secara komprehensif.</w:t>
      </w:r>
    </w:p>
    <w:p w14:paraId="5F8C24A5" w14:textId="433F201B" w:rsidR="00445A91" w:rsidRDefault="00445A91" w:rsidP="007B063A">
      <w:r w:rsidRPr="00445A91">
        <w:t xml:space="preserve">Penanganan masalah penyakit pada daun kentang telah mengalami perkembangan yang signifikan, tidak hanya terbatas pada sektor pertanian, melainkan juga melibatkan kontribusi dari bidang teknologi. Salah satu kontribusi tersebut datang dari bidang informatika, yang mengimplementasikan teknik pengolahan citra digital atau yang lebih dikenal sebagai </w:t>
      </w:r>
      <w:r w:rsidRPr="00C94411">
        <w:rPr>
          <w:i/>
          <w:iCs/>
        </w:rPr>
        <w:t>image processing</w:t>
      </w:r>
      <w:r w:rsidRPr="00445A91">
        <w:t xml:space="preserve"> dalam mengidentifikasi penyakit yang menginfeksi tanaman kentang. Pemanfaatan </w:t>
      </w:r>
      <w:r w:rsidRPr="00C94411">
        <w:rPr>
          <w:i/>
          <w:iCs/>
        </w:rPr>
        <w:t>image processing</w:t>
      </w:r>
      <w:r w:rsidRPr="00445A91">
        <w:t xml:space="preserve"> dalam proses identifikasi ini membantu para pengelola pertanian untuk memberikan penanganan yang lebih efektif dan efisien terhadap tanaman yang terkena penyakit atau menunjukkan gejala tidak normal. Seiring dengan kemajuan teknologi, banyak penelitian yang mengembangkan pengolahan citra digital dalam konteks pertanian, baik untuk identifikasi penyakit maupun untuk menganalisis hasil produksi pertanian. Salah satu tujuan penelitian ini adalah untuk memanfaatkan citra digital dalam mengidentifikasi penyakit pada daun tanaman kentang.</w:t>
      </w:r>
    </w:p>
    <w:p w14:paraId="67BF91B5" w14:textId="21BADADB" w:rsidR="00C737F1" w:rsidRDefault="0038121A" w:rsidP="007B063A">
      <w:r w:rsidRPr="0038121A">
        <w:t xml:space="preserve">Penelitian ini bertujuan untuk mengembangkan sebuah </w:t>
      </w:r>
      <w:r w:rsidR="00266DC0">
        <w:t>aplikasi</w:t>
      </w:r>
      <w:r>
        <w:t xml:space="preserve"> berbasis </w:t>
      </w:r>
      <w:r w:rsidR="00266DC0">
        <w:t>a</w:t>
      </w:r>
      <w:r w:rsidRPr="00266DC0">
        <w:t>ndroid</w:t>
      </w:r>
      <w:r w:rsidRPr="0038121A">
        <w:t xml:space="preserve"> yang dapat membantu petani atau pengelola pertanian dalam mengidentifikasi penyakit pada daun kentang dengan memanfaatkan data gambar daun kentang. Identifikasi penyakit pada daun tanaman kentang dibagi menjadi tiga kategori, yaitu daun sehat, </w:t>
      </w:r>
      <w:r w:rsidRPr="00672F77">
        <w:rPr>
          <w:i/>
          <w:iCs/>
        </w:rPr>
        <w:t>late blight</w:t>
      </w:r>
      <w:r w:rsidRPr="0038121A">
        <w:t xml:space="preserve">, dan </w:t>
      </w:r>
      <w:r w:rsidRPr="00672F77">
        <w:rPr>
          <w:i/>
          <w:iCs/>
        </w:rPr>
        <w:t>early blight</w:t>
      </w:r>
      <w:r w:rsidRPr="0038121A">
        <w:t xml:space="preserve">. Penelitian ini akan menggunakan </w:t>
      </w:r>
      <w:r w:rsidRPr="00012135">
        <w:t>algoritma</w:t>
      </w:r>
      <w:r w:rsidRPr="0038121A">
        <w:rPr>
          <w:i/>
          <w:iCs/>
        </w:rPr>
        <w:t xml:space="preserve"> Convolutional Neural Network</w:t>
      </w:r>
      <w:r w:rsidRPr="0038121A">
        <w:t xml:space="preserve"> (CNN), sebuah metode dalam bidang </w:t>
      </w:r>
      <w:r w:rsidRPr="0038121A">
        <w:rPr>
          <w:i/>
          <w:iCs/>
        </w:rPr>
        <w:t>Deep Learning</w:t>
      </w:r>
      <w:r w:rsidRPr="0038121A">
        <w:t>, untuk melakukan identifikasi tersebut.</w:t>
      </w:r>
    </w:p>
    <w:p w14:paraId="32A35EAE" w14:textId="15954732" w:rsidR="00F42E78" w:rsidRDefault="00F42E78" w:rsidP="007B063A">
      <w:r>
        <w:lastRenderedPageBreak/>
        <w:t xml:space="preserve">Berdasarkan latar belakang yang telah diuaraikan di atas, </w:t>
      </w:r>
      <w:r w:rsidR="005D78E3" w:rsidRPr="005D78E3">
        <w:t>Peneliti akan mengambil judul "</w:t>
      </w:r>
      <w:r w:rsidR="00873CCA">
        <w:t>PENERAPAN</w:t>
      </w:r>
      <w:r w:rsidR="009964BF">
        <w:t xml:space="preserve"> </w:t>
      </w:r>
      <w:r w:rsidR="006F7BE5">
        <w:t>METODE</w:t>
      </w:r>
      <w:r w:rsidR="009E0652">
        <w:t xml:space="preserve"> </w:t>
      </w:r>
      <w:r w:rsidR="009C737B" w:rsidRPr="006F7BE5">
        <w:rPr>
          <w:i/>
          <w:iCs/>
        </w:rPr>
        <w:t>CONVOLUTIONAL NEURAL NETWORK</w:t>
      </w:r>
      <w:r w:rsidR="009C737B">
        <w:t xml:space="preserve"> (CNN) DALAM </w:t>
      </w:r>
      <w:r w:rsidR="001C2E5F">
        <w:t>APLIKASI</w:t>
      </w:r>
      <w:r w:rsidR="009C737B">
        <w:t xml:space="preserve"> PENDETEKSI PENYAKIT DAUN </w:t>
      </w:r>
      <w:r w:rsidR="009E0652">
        <w:t xml:space="preserve">TANAMAN KENTANG BERBASIS </w:t>
      </w:r>
      <w:r w:rsidR="009E0652" w:rsidRPr="00A15191">
        <w:t>ANDROID</w:t>
      </w:r>
      <w:r w:rsidR="00BA776A">
        <w:t xml:space="preserve">” </w:t>
      </w:r>
      <w:r w:rsidR="005D78E3" w:rsidRPr="005D78E3">
        <w:t>sebagai fokus utama penelitian ini.</w:t>
      </w:r>
    </w:p>
    <w:p w14:paraId="30D704FD" w14:textId="77777777" w:rsidR="006F7BE5" w:rsidRDefault="006F7BE5" w:rsidP="007B063A"/>
    <w:p w14:paraId="4471270F" w14:textId="3B726414" w:rsidR="00C05F14" w:rsidRDefault="00F673AF" w:rsidP="007B063A">
      <w:pPr>
        <w:pStyle w:val="Heading2"/>
      </w:pPr>
      <w:r>
        <w:t>Rumusan Masalah</w:t>
      </w:r>
    </w:p>
    <w:p w14:paraId="5A3445AA" w14:textId="6F0CE2E9" w:rsidR="00921C70" w:rsidRDefault="00C522A8" w:rsidP="007B063A">
      <w:pPr>
        <w:rPr>
          <w:szCs w:val="24"/>
        </w:rPr>
      </w:pPr>
      <w:bookmarkStart w:id="0" w:name="_Hlk153883384"/>
      <w:r w:rsidRPr="004C4582">
        <w:rPr>
          <w:szCs w:val="24"/>
        </w:rPr>
        <w:t xml:space="preserve">Berdasarkan latar belakang yang sudah dijelaskan, maka dapat dirumuskan permasalahan yang </w:t>
      </w:r>
      <w:r w:rsidR="00D559B1">
        <w:rPr>
          <w:szCs w:val="24"/>
        </w:rPr>
        <w:t>dapat diambil</w:t>
      </w:r>
      <w:r w:rsidRPr="004C4582">
        <w:rPr>
          <w:szCs w:val="24"/>
        </w:rPr>
        <w:t xml:space="preserve"> pada penelitian ini adalah </w:t>
      </w:r>
      <w:r w:rsidR="00EA2CD8">
        <w:rPr>
          <w:szCs w:val="24"/>
        </w:rPr>
        <w:t xml:space="preserve">bagaimana mengimplementasikan </w:t>
      </w:r>
      <w:r w:rsidR="006F7BE5">
        <w:rPr>
          <w:szCs w:val="24"/>
        </w:rPr>
        <w:t>metode CNN</w:t>
      </w:r>
      <w:r w:rsidR="00EA2CD8">
        <w:rPr>
          <w:szCs w:val="24"/>
        </w:rPr>
        <w:t xml:space="preserve"> </w:t>
      </w:r>
      <w:r w:rsidR="006F7BE5">
        <w:rPr>
          <w:szCs w:val="24"/>
        </w:rPr>
        <w:t xml:space="preserve">dalam </w:t>
      </w:r>
      <w:r w:rsidR="00A33BD7">
        <w:rPr>
          <w:szCs w:val="24"/>
        </w:rPr>
        <w:t>aplikasi</w:t>
      </w:r>
      <w:r w:rsidR="006F7BE5">
        <w:rPr>
          <w:szCs w:val="24"/>
        </w:rPr>
        <w:t xml:space="preserve"> pendeteksi penyakit daun tanaman kentang berbasis </w:t>
      </w:r>
      <w:r w:rsidR="00266DC0">
        <w:rPr>
          <w:szCs w:val="24"/>
        </w:rPr>
        <w:t>a</w:t>
      </w:r>
      <w:r w:rsidR="006F7BE5" w:rsidRPr="001B1205">
        <w:rPr>
          <w:szCs w:val="24"/>
        </w:rPr>
        <w:t>ndroid</w:t>
      </w:r>
      <w:r w:rsidR="00B3508A">
        <w:rPr>
          <w:szCs w:val="24"/>
        </w:rPr>
        <w:t>?</w:t>
      </w:r>
    </w:p>
    <w:p w14:paraId="348E815B" w14:textId="77777777" w:rsidR="006F7BE5" w:rsidRDefault="006F7BE5" w:rsidP="007B063A">
      <w:pPr>
        <w:rPr>
          <w:szCs w:val="24"/>
        </w:rPr>
      </w:pPr>
    </w:p>
    <w:p w14:paraId="07B2198D" w14:textId="7B682BF2" w:rsidR="006F7BE5" w:rsidRDefault="006F7BE5" w:rsidP="007B063A">
      <w:pPr>
        <w:pStyle w:val="Heading2"/>
      </w:pPr>
      <w:r>
        <w:t>Batasan Masalah</w:t>
      </w:r>
    </w:p>
    <w:p w14:paraId="666ACE5C" w14:textId="172EB3B2" w:rsidR="006F7BE5" w:rsidRDefault="006F7BE5" w:rsidP="007B063A">
      <w:pPr>
        <w:rPr>
          <w:lang w:val="en"/>
        </w:rPr>
      </w:pPr>
      <w:r w:rsidRPr="006F7BE5">
        <w:rPr>
          <w:lang w:val="en"/>
        </w:rPr>
        <w:t>Berdasarkan rumusan masalah</w:t>
      </w:r>
      <w:r w:rsidR="005E0EDD">
        <w:rPr>
          <w:lang w:val="en"/>
        </w:rPr>
        <w:t xml:space="preserve"> yang telah diuraikan</w:t>
      </w:r>
      <w:r w:rsidRPr="006F7BE5">
        <w:rPr>
          <w:lang w:val="en"/>
        </w:rPr>
        <w:t>, penting untuk menetapkan batasan masalah agar penelitian tetap terfokus pada rencana yang telah disusun</w:t>
      </w:r>
      <w:r w:rsidR="007C5AC9">
        <w:rPr>
          <w:lang w:val="en"/>
        </w:rPr>
        <w:t>,</w:t>
      </w:r>
      <w:r w:rsidRPr="006F7BE5">
        <w:rPr>
          <w:lang w:val="en"/>
        </w:rPr>
        <w:t xml:space="preserve"> </w:t>
      </w:r>
      <w:r w:rsidR="007C5AC9">
        <w:rPr>
          <w:lang w:val="en"/>
        </w:rPr>
        <w:t>d</w:t>
      </w:r>
      <w:r w:rsidRPr="006F7BE5">
        <w:rPr>
          <w:lang w:val="en"/>
        </w:rPr>
        <w:t>engan demikian tujuan utama penelitian dapat tercapai sesuai yang direncanakan.</w:t>
      </w:r>
      <w:r>
        <w:rPr>
          <w:lang w:val="en"/>
        </w:rPr>
        <w:t xml:space="preserve"> </w:t>
      </w:r>
      <w:r w:rsidRPr="006F7BE5">
        <w:rPr>
          <w:lang w:val="en"/>
        </w:rPr>
        <w:t>Oleh karena itu, penelitian ini akan dibatasi dengan beberapa aspek, yakni:</w:t>
      </w:r>
    </w:p>
    <w:p w14:paraId="7D083663" w14:textId="4032BDBA" w:rsidR="006F7BE5" w:rsidRDefault="00F11E73" w:rsidP="007B063A">
      <w:pPr>
        <w:pStyle w:val="WOW"/>
        <w:spacing w:before="0" w:after="0"/>
      </w:pPr>
      <w:r>
        <w:t xml:space="preserve">Aplikasi </w:t>
      </w:r>
      <w:r w:rsidR="006F7BE5">
        <w:t>yang dib</w:t>
      </w:r>
      <w:r w:rsidR="003E488F">
        <w:t>angun</w:t>
      </w:r>
      <w:r w:rsidR="006F7BE5">
        <w:t xml:space="preserve"> hanya untuk </w:t>
      </w:r>
      <w:r w:rsidR="006F7BE5" w:rsidRPr="006F7BE5">
        <w:rPr>
          <w:i/>
          <w:iCs/>
        </w:rPr>
        <w:t>platform</w:t>
      </w:r>
      <w:r w:rsidR="006F7BE5">
        <w:t xml:space="preserve"> android.</w:t>
      </w:r>
    </w:p>
    <w:p w14:paraId="154C1273" w14:textId="6DBA5F5B" w:rsidR="00471916" w:rsidRPr="00B9263E" w:rsidRDefault="00471916" w:rsidP="007B063A">
      <w:pPr>
        <w:pStyle w:val="WOW"/>
        <w:spacing w:before="0" w:after="0"/>
      </w:pPr>
      <w:r>
        <w:t xml:space="preserve">Metode yang digunakan dalam </w:t>
      </w:r>
      <w:r w:rsidR="00F11E73">
        <w:t>aplikasi</w:t>
      </w:r>
      <w:r>
        <w:t xml:space="preserve"> ini adalah </w:t>
      </w:r>
      <w:r w:rsidR="00B9263E" w:rsidRPr="0038121A">
        <w:rPr>
          <w:i/>
          <w:iCs/>
        </w:rPr>
        <w:t>Convolutional Neural Network</w:t>
      </w:r>
      <w:r w:rsidR="00B9263E">
        <w:rPr>
          <w:i/>
          <w:iCs/>
        </w:rPr>
        <w:t>.</w:t>
      </w:r>
    </w:p>
    <w:p w14:paraId="7011F903" w14:textId="2AD2A476" w:rsidR="00B9263E" w:rsidRPr="00E83ED3" w:rsidRDefault="006F0ED2" w:rsidP="007B063A">
      <w:pPr>
        <w:pStyle w:val="WOW"/>
        <w:spacing w:before="0" w:after="0"/>
      </w:pPr>
      <w:r>
        <w:t>Bahasa pemrograman yang di</w:t>
      </w:r>
      <w:r w:rsidR="00E83ED3">
        <w:t>gunakan</w:t>
      </w:r>
      <w:r>
        <w:t xml:space="preserve"> adalah</w:t>
      </w:r>
      <w:r w:rsidR="00E83ED3">
        <w:rPr>
          <w:i/>
          <w:iCs/>
        </w:rPr>
        <w:t xml:space="preserve"> Javascript</w:t>
      </w:r>
      <w:r>
        <w:rPr>
          <w:i/>
          <w:iCs/>
        </w:rPr>
        <w:t>.</w:t>
      </w:r>
    </w:p>
    <w:p w14:paraId="510C6D18" w14:textId="40EB8507" w:rsidR="00E83ED3" w:rsidRPr="006F0ED2" w:rsidRDefault="00E83ED3" w:rsidP="007B063A">
      <w:pPr>
        <w:pStyle w:val="WOW"/>
        <w:spacing w:before="0" w:after="0"/>
      </w:pPr>
      <w:r w:rsidRPr="00E83ED3">
        <w:rPr>
          <w:i/>
          <w:iCs/>
        </w:rPr>
        <w:t>Framework</w:t>
      </w:r>
      <w:r>
        <w:rPr>
          <w:i/>
          <w:iCs/>
        </w:rPr>
        <w:t xml:space="preserve"> </w:t>
      </w:r>
      <w:r>
        <w:t>yang digunakan untuk membangun</w:t>
      </w:r>
      <w:r w:rsidR="00C81AFC">
        <w:t xml:space="preserve"> aplikasi</w:t>
      </w:r>
      <w:r>
        <w:t xml:space="preserve"> berbasis android adalah </w:t>
      </w:r>
      <w:r w:rsidRPr="00E83ED3">
        <w:rPr>
          <w:i/>
          <w:iCs/>
        </w:rPr>
        <w:t>React Native</w:t>
      </w:r>
      <w:r>
        <w:rPr>
          <w:i/>
          <w:iCs/>
        </w:rPr>
        <w:t>.</w:t>
      </w:r>
    </w:p>
    <w:p w14:paraId="410ACCDB" w14:textId="69F9C61F" w:rsidR="001C647A" w:rsidRPr="006F7BE5" w:rsidRDefault="005D1845" w:rsidP="00DF46BD">
      <w:pPr>
        <w:pStyle w:val="WOW"/>
        <w:spacing w:before="0" w:after="0"/>
      </w:pPr>
      <w:r>
        <w:t xml:space="preserve">Luaran </w:t>
      </w:r>
      <w:r w:rsidR="001C647A">
        <w:t>dari</w:t>
      </w:r>
      <w:r w:rsidR="00F319E5">
        <w:t xml:space="preserve"> aplikasi</w:t>
      </w:r>
      <w:r w:rsidR="001C647A">
        <w:t xml:space="preserve"> ini adalah menampilkan hasil deteksi penyakit daun tanaman kentang.</w:t>
      </w:r>
    </w:p>
    <w:bookmarkEnd w:id="0"/>
    <w:p w14:paraId="2E762CF5" w14:textId="1EBAE763" w:rsidR="00C522A8" w:rsidRDefault="00C522A8" w:rsidP="007B063A">
      <w:pPr>
        <w:rPr>
          <w:lang w:val="en"/>
        </w:rPr>
      </w:pPr>
    </w:p>
    <w:p w14:paraId="034B9171" w14:textId="41A24FCA" w:rsidR="00F560B1" w:rsidRDefault="00327A42" w:rsidP="007B063A">
      <w:pPr>
        <w:pStyle w:val="Heading2"/>
      </w:pPr>
      <w:r>
        <w:t>Tujuan Penelitian</w:t>
      </w:r>
    </w:p>
    <w:p w14:paraId="75944C1F" w14:textId="533059A5" w:rsidR="00B849E9" w:rsidRDefault="00327A42" w:rsidP="00B849E9">
      <w:pPr>
        <w:rPr>
          <w:lang w:val="en"/>
        </w:rPr>
      </w:pPr>
      <w:r>
        <w:rPr>
          <w:lang w:val="en"/>
        </w:rPr>
        <w:t xml:space="preserve">Mengacu pada rumusan masalah, maka tujuan yang </w:t>
      </w:r>
      <w:r w:rsidR="003653C3">
        <w:rPr>
          <w:lang w:val="en"/>
        </w:rPr>
        <w:t>ingin dicapai oleh pe</w:t>
      </w:r>
      <w:r w:rsidR="00A61C82">
        <w:rPr>
          <w:lang w:val="en"/>
        </w:rPr>
        <w:t>neliti adalah membangun</w:t>
      </w:r>
      <w:r w:rsidR="00C44F3B">
        <w:rPr>
          <w:lang w:val="en"/>
        </w:rPr>
        <w:t xml:space="preserve"> aplikasi</w:t>
      </w:r>
      <w:r w:rsidR="00A61C82">
        <w:rPr>
          <w:lang w:val="en"/>
        </w:rPr>
        <w:t xml:space="preserve"> pendeteksi penyakit daun pada tanamann kentang berbasis android dengan mengimplementasikan metode </w:t>
      </w:r>
      <w:r w:rsidR="00A61C82" w:rsidRPr="00A61C82">
        <w:rPr>
          <w:i/>
          <w:iCs/>
          <w:lang w:val="en"/>
        </w:rPr>
        <w:t>Convlutional Neural Network</w:t>
      </w:r>
      <w:r w:rsidR="00A61C82">
        <w:rPr>
          <w:i/>
          <w:iCs/>
          <w:lang w:val="en"/>
        </w:rPr>
        <w:t>.</w:t>
      </w:r>
    </w:p>
    <w:p w14:paraId="5792723A" w14:textId="77777777" w:rsidR="00B849E9" w:rsidRPr="00B849E9" w:rsidRDefault="00B849E9" w:rsidP="00B849E9">
      <w:pPr>
        <w:rPr>
          <w:b/>
          <w:bCs/>
          <w:lang w:val="en"/>
        </w:rPr>
      </w:pPr>
    </w:p>
    <w:p w14:paraId="1FEB6631" w14:textId="26901A4C" w:rsidR="00235715" w:rsidRDefault="002C525A" w:rsidP="007B063A">
      <w:pPr>
        <w:pStyle w:val="Heading2"/>
      </w:pPr>
      <w:r>
        <w:t>Manfaat Penelitian</w:t>
      </w:r>
    </w:p>
    <w:p w14:paraId="014DA3C4" w14:textId="6CC1453C" w:rsidR="002C525A" w:rsidRDefault="002C525A" w:rsidP="007B063A">
      <w:pPr>
        <w:rPr>
          <w:lang w:val="en"/>
        </w:rPr>
      </w:pPr>
      <w:r>
        <w:rPr>
          <w:lang w:val="en"/>
        </w:rPr>
        <w:t>Adapun beberapa manfaat pada penelitian ini terbagi menjadi</w:t>
      </w:r>
      <w:r w:rsidR="00EB32CD">
        <w:rPr>
          <w:lang w:val="en"/>
        </w:rPr>
        <w:t xml:space="preserve"> dua</w:t>
      </w:r>
      <w:r>
        <w:rPr>
          <w:lang w:val="en"/>
        </w:rPr>
        <w:t xml:space="preserve"> yaitu bagi pengguna</w:t>
      </w:r>
      <w:r w:rsidR="00EB32CD">
        <w:rPr>
          <w:lang w:val="en"/>
        </w:rPr>
        <w:t>, dan bagi peneliti.</w:t>
      </w:r>
    </w:p>
    <w:p w14:paraId="6F5E6B4D" w14:textId="1DAB44B5" w:rsidR="00EB32CD" w:rsidRDefault="00EB32CD" w:rsidP="007B063A">
      <w:pPr>
        <w:pStyle w:val="Heading3"/>
      </w:pPr>
      <w:r>
        <w:t>Bagi Pengguna</w:t>
      </w:r>
    </w:p>
    <w:p w14:paraId="4E778CEC" w14:textId="64FDBA06" w:rsidR="00EB32CD" w:rsidRDefault="00EB32CD" w:rsidP="007B063A">
      <w:pPr>
        <w:pStyle w:val="WOW"/>
        <w:numPr>
          <w:ilvl w:val="0"/>
          <w:numId w:val="10"/>
        </w:numPr>
      </w:pPr>
      <w:r w:rsidRPr="00F47569">
        <w:t>Mempermudah</w:t>
      </w:r>
      <w:r>
        <w:t xml:space="preserve"> pendeteksian penyakit daun pada tanaman kentang</w:t>
      </w:r>
      <w:r w:rsidR="00F47569">
        <w:t>.</w:t>
      </w:r>
    </w:p>
    <w:p w14:paraId="32097004" w14:textId="27EE3A70" w:rsidR="009D1A82" w:rsidRDefault="00F47569" w:rsidP="007B063A">
      <w:pPr>
        <w:pStyle w:val="WOW"/>
        <w:numPr>
          <w:ilvl w:val="0"/>
          <w:numId w:val="10"/>
        </w:numPr>
      </w:pPr>
      <w:r>
        <w:t>Memudahkan</w:t>
      </w:r>
      <w:r w:rsidR="00411E40">
        <w:t xml:space="preserve"> petani atau pengelola pertanian</w:t>
      </w:r>
      <w:r>
        <w:t xml:space="preserve"> untuk segera melakukan penanganan </w:t>
      </w:r>
      <w:r w:rsidR="009D1A82">
        <w:t xml:space="preserve">terhadap penyakit </w:t>
      </w:r>
      <w:r w:rsidR="009D1A82" w:rsidRPr="009430BB">
        <w:rPr>
          <w:i/>
          <w:iCs/>
        </w:rPr>
        <w:t>early blight</w:t>
      </w:r>
      <w:r w:rsidR="009D1A82" w:rsidRPr="003B6AB3">
        <w:t xml:space="preserve"> dan </w:t>
      </w:r>
      <w:r w:rsidR="009D1A82" w:rsidRPr="009430BB">
        <w:rPr>
          <w:i/>
          <w:iCs/>
        </w:rPr>
        <w:t>late blight</w:t>
      </w:r>
      <w:r w:rsidR="00C33039">
        <w:rPr>
          <w:i/>
          <w:iCs/>
        </w:rPr>
        <w:t>.</w:t>
      </w:r>
    </w:p>
    <w:p w14:paraId="4B73FC8E" w14:textId="582A749C" w:rsidR="00C33039" w:rsidRDefault="00EB32CD" w:rsidP="007B063A">
      <w:pPr>
        <w:pStyle w:val="Heading3"/>
      </w:pPr>
      <w:r>
        <w:t>Bagi Peneliti</w:t>
      </w:r>
    </w:p>
    <w:p w14:paraId="6FC87151" w14:textId="6F0C39A1" w:rsidR="00C33039" w:rsidRDefault="00EA1762" w:rsidP="007B063A">
      <w:pPr>
        <w:pStyle w:val="WOW"/>
        <w:numPr>
          <w:ilvl w:val="0"/>
          <w:numId w:val="11"/>
        </w:numPr>
      </w:pPr>
      <w:r>
        <w:t>Meningkatkan kompetensi akademik peneliti, yang dapat diterapkan dalam studi lanjutan atau karir di masa depan.</w:t>
      </w:r>
    </w:p>
    <w:p w14:paraId="5139B895" w14:textId="1A8970AE" w:rsidR="00B849E9" w:rsidRDefault="00EA1762" w:rsidP="007C4070">
      <w:pPr>
        <w:pStyle w:val="WOW"/>
        <w:numPr>
          <w:ilvl w:val="0"/>
          <w:numId w:val="11"/>
        </w:numPr>
      </w:pPr>
      <w:r>
        <w:t>M</w:t>
      </w:r>
      <w:r w:rsidRPr="00EA1762">
        <w:t>emberikan kesempatan bagi peneliti untuk menerapkan pengetahuan teoritis dalam konteks yang praktis dan relevan</w:t>
      </w:r>
    </w:p>
    <w:p w14:paraId="5DD32A1B" w14:textId="77777777" w:rsidR="00B849E9" w:rsidRDefault="00B849E9" w:rsidP="007C4070"/>
    <w:p w14:paraId="692C8E05" w14:textId="1ADAC7E7" w:rsidR="00484533" w:rsidRDefault="008B7C97" w:rsidP="007B063A">
      <w:pPr>
        <w:pStyle w:val="Heading2"/>
      </w:pPr>
      <w:r>
        <w:t>Sistematika Penulisan</w:t>
      </w:r>
    </w:p>
    <w:p w14:paraId="7C082081" w14:textId="3A20C1DC" w:rsidR="00D44F83" w:rsidRDefault="00132431" w:rsidP="00446930">
      <w:pPr>
        <w:rPr>
          <w:lang w:val="en"/>
        </w:rPr>
      </w:pPr>
      <w:r w:rsidRPr="00132431">
        <w:rPr>
          <w:lang w:val="en"/>
        </w:rPr>
        <w:t>Sistematika penulisan laporan yang akan disusun terbagi dalam beberapa</w:t>
      </w:r>
      <w:r>
        <w:rPr>
          <w:lang w:val="en"/>
        </w:rPr>
        <w:t xml:space="preserve"> </w:t>
      </w:r>
      <w:r w:rsidRPr="00132431">
        <w:rPr>
          <w:lang w:val="en"/>
        </w:rPr>
        <w:t>bab, antara lain</w:t>
      </w:r>
      <w:r>
        <w:rPr>
          <w:lang w:val="en"/>
        </w:rPr>
        <w:t>:</w:t>
      </w:r>
    </w:p>
    <w:p w14:paraId="15690F88" w14:textId="39B44C01" w:rsidR="00132431" w:rsidRDefault="00132431" w:rsidP="007B063A">
      <w:pPr>
        <w:ind w:firstLine="0"/>
        <w:rPr>
          <w:b/>
          <w:bCs/>
          <w:lang w:val="en"/>
        </w:rPr>
      </w:pPr>
      <w:r w:rsidRPr="00132431">
        <w:rPr>
          <w:b/>
          <w:bCs/>
          <w:lang w:val="en"/>
        </w:rPr>
        <w:t>BAB I</w:t>
      </w:r>
      <w:r w:rsidRPr="00132431">
        <w:rPr>
          <w:b/>
          <w:bCs/>
          <w:lang w:val="en"/>
        </w:rPr>
        <w:tab/>
      </w:r>
      <w:r w:rsidRPr="00132431">
        <w:rPr>
          <w:b/>
          <w:bCs/>
          <w:lang w:val="en"/>
        </w:rPr>
        <w:tab/>
        <w:t>PENDAHULUAN</w:t>
      </w:r>
    </w:p>
    <w:p w14:paraId="54D484E6" w14:textId="4A0D5315" w:rsidR="007C7A17" w:rsidRDefault="00132431" w:rsidP="007B063A">
      <w:pPr>
        <w:ind w:left="1418" w:firstLine="0"/>
        <w:rPr>
          <w:lang w:val="en"/>
        </w:rPr>
      </w:pPr>
      <w:r>
        <w:rPr>
          <w:b/>
          <w:bCs/>
          <w:lang w:val="en"/>
        </w:rPr>
        <w:tab/>
      </w:r>
      <w:r w:rsidR="007B063A" w:rsidRPr="007B063A">
        <w:rPr>
          <w:lang w:val="en"/>
        </w:rPr>
        <w:t>Bab ini menguraikan berbagai hal mengenai latar belakang, rumusan</w:t>
      </w:r>
      <w:r w:rsidR="007B063A">
        <w:rPr>
          <w:lang w:val="en"/>
        </w:rPr>
        <w:t xml:space="preserve"> </w:t>
      </w:r>
      <w:r w:rsidR="007B063A" w:rsidRPr="007B063A">
        <w:rPr>
          <w:lang w:val="en"/>
        </w:rPr>
        <w:t>masalah, tujuan penelitian, batasan masalah, manfaat penelitian dan</w:t>
      </w:r>
      <w:r w:rsidR="007B063A">
        <w:rPr>
          <w:lang w:val="en"/>
        </w:rPr>
        <w:t xml:space="preserve"> </w:t>
      </w:r>
      <w:r w:rsidR="007B063A" w:rsidRPr="007B063A">
        <w:rPr>
          <w:lang w:val="en"/>
        </w:rPr>
        <w:t>sistematika penulisan. Uraian bab ini dimaksudkan untuk</w:t>
      </w:r>
      <w:r w:rsidR="007B063A">
        <w:rPr>
          <w:lang w:val="en"/>
        </w:rPr>
        <w:t xml:space="preserve"> </w:t>
      </w:r>
      <w:r w:rsidR="007B063A" w:rsidRPr="007B063A">
        <w:rPr>
          <w:lang w:val="en"/>
        </w:rPr>
        <w:t>menjelaskan latar belakang penelitian sehingga dapat memberi</w:t>
      </w:r>
      <w:r w:rsidR="007B063A">
        <w:rPr>
          <w:lang w:val="en"/>
        </w:rPr>
        <w:t xml:space="preserve"> </w:t>
      </w:r>
      <w:r w:rsidR="007B063A" w:rsidRPr="007B063A">
        <w:rPr>
          <w:lang w:val="en"/>
        </w:rPr>
        <w:t>masukan sesuai dengan tujuan penelitian dengan batasan-batasan</w:t>
      </w:r>
      <w:r w:rsidR="007B063A">
        <w:rPr>
          <w:lang w:val="en"/>
        </w:rPr>
        <w:t xml:space="preserve"> </w:t>
      </w:r>
      <w:r w:rsidR="007B063A" w:rsidRPr="007B063A">
        <w:rPr>
          <w:lang w:val="en"/>
        </w:rPr>
        <w:t>masalah yang ada.</w:t>
      </w:r>
    </w:p>
    <w:p w14:paraId="7C393B5F" w14:textId="77777777" w:rsidR="00D44F83" w:rsidRDefault="00D44F83" w:rsidP="007B063A">
      <w:pPr>
        <w:ind w:left="1418" w:firstLine="0"/>
        <w:rPr>
          <w:lang w:val="en"/>
        </w:rPr>
      </w:pPr>
    </w:p>
    <w:p w14:paraId="61C4AA88" w14:textId="38B2A8E7" w:rsidR="007B063A" w:rsidRPr="007C7A17" w:rsidRDefault="007B063A" w:rsidP="007C7A17">
      <w:pPr>
        <w:spacing w:line="259" w:lineRule="auto"/>
        <w:ind w:firstLine="0"/>
        <w:jc w:val="left"/>
        <w:rPr>
          <w:lang w:val="en"/>
        </w:rPr>
      </w:pPr>
      <w:r w:rsidRPr="006C0117">
        <w:rPr>
          <w:b/>
          <w:bCs/>
          <w:lang w:val="en"/>
        </w:rPr>
        <w:t>BAB II</w:t>
      </w:r>
      <w:r w:rsidR="006C0117" w:rsidRPr="006C0117">
        <w:rPr>
          <w:b/>
          <w:bCs/>
          <w:lang w:val="en"/>
        </w:rPr>
        <w:tab/>
        <w:t>TINJAUAN PUSTAKA</w:t>
      </w:r>
    </w:p>
    <w:p w14:paraId="1C4892D8" w14:textId="6B649D62" w:rsidR="00EB32CD" w:rsidRDefault="002832BF" w:rsidP="002832BF">
      <w:pPr>
        <w:ind w:left="1418" w:firstLine="0"/>
        <w:rPr>
          <w:lang w:val="en"/>
        </w:rPr>
      </w:pPr>
      <w:r>
        <w:rPr>
          <w:lang w:val="en"/>
        </w:rPr>
        <w:t>Pada bab ini p</w:t>
      </w:r>
      <w:r w:rsidRPr="002832BF">
        <w:rPr>
          <w:lang w:val="en"/>
        </w:rPr>
        <w:t>en</w:t>
      </w:r>
      <w:r>
        <w:rPr>
          <w:lang w:val="en"/>
        </w:rPr>
        <w:t>eliti</w:t>
      </w:r>
      <w:r w:rsidRPr="002832BF">
        <w:rPr>
          <w:lang w:val="en"/>
        </w:rPr>
        <w:t xml:space="preserve"> akan memaparkan dasar teori yang</w:t>
      </w:r>
      <w:r>
        <w:rPr>
          <w:lang w:val="en"/>
        </w:rPr>
        <w:t xml:space="preserve"> </w:t>
      </w:r>
      <w:r w:rsidRPr="002832BF">
        <w:rPr>
          <w:lang w:val="en"/>
        </w:rPr>
        <w:t>digunakan, serta rujukan dari penelitian terdahulu yang akan</w:t>
      </w:r>
      <w:r>
        <w:rPr>
          <w:lang w:val="en"/>
        </w:rPr>
        <w:t xml:space="preserve"> </w:t>
      </w:r>
      <w:r w:rsidRPr="002832BF">
        <w:rPr>
          <w:lang w:val="en"/>
        </w:rPr>
        <w:t>digunakan dalam perancangan</w:t>
      </w:r>
      <w:r w:rsidR="00C44F3B">
        <w:rPr>
          <w:lang w:val="en"/>
        </w:rPr>
        <w:t xml:space="preserve"> aplikasi</w:t>
      </w:r>
      <w:r w:rsidRPr="002832BF">
        <w:rPr>
          <w:lang w:val="en"/>
        </w:rPr>
        <w:t>, dan membantu</w:t>
      </w:r>
      <w:r>
        <w:rPr>
          <w:lang w:val="en"/>
        </w:rPr>
        <w:t xml:space="preserve"> </w:t>
      </w:r>
      <w:r w:rsidRPr="002832BF">
        <w:rPr>
          <w:lang w:val="en"/>
        </w:rPr>
        <w:t xml:space="preserve">penulis untuk memahami algoritma </w:t>
      </w:r>
      <w:r w:rsidRPr="00B62D9B">
        <w:rPr>
          <w:i/>
          <w:iCs/>
          <w:lang w:val="en"/>
        </w:rPr>
        <w:t>convolutional neural network</w:t>
      </w:r>
      <w:r w:rsidRPr="002832BF">
        <w:rPr>
          <w:lang w:val="en"/>
        </w:rPr>
        <w:t xml:space="preserve"> selama proses penelitian.</w:t>
      </w:r>
    </w:p>
    <w:p w14:paraId="15606AAD" w14:textId="2EE922A0" w:rsidR="00446930" w:rsidRDefault="00446930" w:rsidP="002832BF">
      <w:pPr>
        <w:ind w:left="1418" w:firstLine="0"/>
        <w:rPr>
          <w:lang w:val="en"/>
        </w:rPr>
      </w:pPr>
    </w:p>
    <w:p w14:paraId="40E21B4F" w14:textId="77777777" w:rsidR="00446930" w:rsidRDefault="00446930" w:rsidP="002832BF">
      <w:pPr>
        <w:ind w:left="1418" w:firstLine="0"/>
        <w:rPr>
          <w:lang w:val="en"/>
        </w:rPr>
      </w:pPr>
    </w:p>
    <w:p w14:paraId="1206EC85" w14:textId="53B1662B" w:rsidR="00C10BB0" w:rsidRPr="00C10BB0" w:rsidRDefault="00C10BB0" w:rsidP="00C10BB0">
      <w:pPr>
        <w:ind w:firstLine="0"/>
        <w:rPr>
          <w:b/>
          <w:bCs/>
          <w:lang w:val="en"/>
        </w:rPr>
      </w:pPr>
      <w:r w:rsidRPr="00C10BB0">
        <w:rPr>
          <w:b/>
          <w:bCs/>
          <w:lang w:val="en"/>
        </w:rPr>
        <w:lastRenderedPageBreak/>
        <w:t>BAB III</w:t>
      </w:r>
      <w:r w:rsidRPr="00C10BB0">
        <w:rPr>
          <w:b/>
          <w:bCs/>
          <w:lang w:val="en"/>
        </w:rPr>
        <w:tab/>
        <w:t>METODOLOGI PENELITIAN</w:t>
      </w:r>
    </w:p>
    <w:p w14:paraId="5CCC9DF8" w14:textId="5ED3ED32" w:rsidR="00DE374D" w:rsidRDefault="007C7A17" w:rsidP="003437EF">
      <w:pPr>
        <w:ind w:left="1418" w:firstLine="0"/>
        <w:rPr>
          <w:lang w:val="en"/>
        </w:rPr>
      </w:pPr>
      <w:r w:rsidRPr="007C7A17">
        <w:rPr>
          <w:lang w:val="en"/>
        </w:rPr>
        <w:t>Bab ini berisi tentang langkah-langkah terstruktur dan sistematis</w:t>
      </w:r>
      <w:r>
        <w:rPr>
          <w:lang w:val="en"/>
        </w:rPr>
        <w:t xml:space="preserve"> </w:t>
      </w:r>
      <w:r w:rsidRPr="007C7A17">
        <w:rPr>
          <w:lang w:val="en"/>
        </w:rPr>
        <w:t>yang dilakukan dalam penelitian</w:t>
      </w:r>
      <w:r w:rsidR="003437EF">
        <w:rPr>
          <w:lang w:val="en"/>
        </w:rPr>
        <w:t>, dan m</w:t>
      </w:r>
      <w:r w:rsidR="003437EF" w:rsidRPr="003437EF">
        <w:rPr>
          <w:lang w:val="en"/>
        </w:rPr>
        <w:t>engungkapkan proses dan tahapan</w:t>
      </w:r>
      <w:r w:rsidR="003437EF">
        <w:rPr>
          <w:lang w:val="en"/>
        </w:rPr>
        <w:t xml:space="preserve"> </w:t>
      </w:r>
      <w:r w:rsidR="003437EF" w:rsidRPr="003437EF">
        <w:rPr>
          <w:lang w:val="en"/>
        </w:rPr>
        <w:t>penelitian yang dimulai dari mendapatkan dataset hingga</w:t>
      </w:r>
      <w:r w:rsidR="003437EF">
        <w:rPr>
          <w:lang w:val="en"/>
        </w:rPr>
        <w:t xml:space="preserve"> </w:t>
      </w:r>
      <w:r w:rsidR="003437EF" w:rsidRPr="003437EF">
        <w:rPr>
          <w:lang w:val="en"/>
        </w:rPr>
        <w:t>proses klasifikasi data uji yang ada.</w:t>
      </w:r>
    </w:p>
    <w:p w14:paraId="033F8C95" w14:textId="77777777" w:rsidR="00D44F83" w:rsidRDefault="00D44F83" w:rsidP="003437EF">
      <w:pPr>
        <w:ind w:left="1418" w:firstLine="0"/>
        <w:rPr>
          <w:lang w:val="en"/>
        </w:rPr>
      </w:pPr>
    </w:p>
    <w:p w14:paraId="7874A6D6" w14:textId="1DB18370" w:rsidR="0042712A" w:rsidRPr="00C10BB0" w:rsidRDefault="0042712A" w:rsidP="0042712A">
      <w:pPr>
        <w:ind w:firstLine="0"/>
        <w:rPr>
          <w:b/>
          <w:bCs/>
          <w:lang w:val="en"/>
        </w:rPr>
      </w:pPr>
      <w:r w:rsidRPr="00C10BB0">
        <w:rPr>
          <w:b/>
          <w:bCs/>
          <w:lang w:val="en"/>
        </w:rPr>
        <w:t>BAB I</w:t>
      </w:r>
      <w:r>
        <w:rPr>
          <w:b/>
          <w:bCs/>
          <w:lang w:val="en"/>
        </w:rPr>
        <w:t>V</w:t>
      </w:r>
      <w:r w:rsidRPr="00C10BB0">
        <w:rPr>
          <w:b/>
          <w:bCs/>
          <w:lang w:val="en"/>
        </w:rPr>
        <w:tab/>
      </w:r>
      <w:r w:rsidR="00E521D2">
        <w:rPr>
          <w:b/>
          <w:bCs/>
          <w:lang w:val="en"/>
        </w:rPr>
        <w:t>HASIL DAN PEMBAHASAN</w:t>
      </w:r>
      <w:r w:rsidRPr="00C10BB0">
        <w:rPr>
          <w:b/>
          <w:bCs/>
          <w:lang w:val="en"/>
        </w:rPr>
        <w:t xml:space="preserve"> </w:t>
      </w:r>
    </w:p>
    <w:p w14:paraId="2E315B86" w14:textId="76309A32" w:rsidR="0042712A" w:rsidRDefault="0042712A" w:rsidP="002179B7">
      <w:pPr>
        <w:ind w:left="1418" w:firstLine="0"/>
        <w:rPr>
          <w:lang w:val="en"/>
        </w:rPr>
      </w:pPr>
      <w:r w:rsidRPr="007C7A17">
        <w:rPr>
          <w:lang w:val="en"/>
        </w:rPr>
        <w:t>Bab ini berisi tentang</w:t>
      </w:r>
      <w:r w:rsidR="002179B7" w:rsidRPr="002179B7">
        <w:rPr>
          <w:lang w:val="en"/>
        </w:rPr>
        <w:t xml:space="preserve"> hasil penelitian, dimulai</w:t>
      </w:r>
      <w:r w:rsidR="002179B7">
        <w:rPr>
          <w:lang w:val="en"/>
        </w:rPr>
        <w:t xml:space="preserve"> </w:t>
      </w:r>
      <w:r w:rsidR="002179B7" w:rsidRPr="002179B7">
        <w:rPr>
          <w:lang w:val="en"/>
        </w:rPr>
        <w:t xml:space="preserve">dengan hasil akhir </w:t>
      </w:r>
      <w:r w:rsidR="00AD4055">
        <w:rPr>
          <w:lang w:val="en"/>
        </w:rPr>
        <w:t>aplikasi</w:t>
      </w:r>
      <w:r w:rsidR="002179B7" w:rsidRPr="002179B7">
        <w:rPr>
          <w:lang w:val="en"/>
        </w:rPr>
        <w:t>, klasifikasi data uji, dan akurasi</w:t>
      </w:r>
      <w:r w:rsidR="002179B7">
        <w:rPr>
          <w:lang w:val="en"/>
        </w:rPr>
        <w:t xml:space="preserve"> </w:t>
      </w:r>
      <w:r w:rsidR="002179B7" w:rsidRPr="002179B7">
        <w:rPr>
          <w:lang w:val="en"/>
        </w:rPr>
        <w:t xml:space="preserve">dari </w:t>
      </w:r>
      <w:r w:rsidR="00963B2B">
        <w:rPr>
          <w:lang w:val="en"/>
        </w:rPr>
        <w:t>aplikasi</w:t>
      </w:r>
      <w:r w:rsidR="002179B7" w:rsidRPr="002179B7">
        <w:rPr>
          <w:lang w:val="en"/>
        </w:rPr>
        <w:t>.</w:t>
      </w:r>
    </w:p>
    <w:p w14:paraId="13093B6E" w14:textId="77777777" w:rsidR="00D44F83" w:rsidRDefault="00D44F83" w:rsidP="002179B7">
      <w:pPr>
        <w:ind w:left="1418" w:firstLine="0"/>
        <w:rPr>
          <w:lang w:val="en"/>
        </w:rPr>
      </w:pPr>
    </w:p>
    <w:p w14:paraId="7E94D7CC" w14:textId="0DB2620B" w:rsidR="009B6F53" w:rsidRPr="00C10BB0" w:rsidRDefault="009B6F53" w:rsidP="00D44F83">
      <w:pPr>
        <w:ind w:firstLine="0"/>
        <w:rPr>
          <w:b/>
          <w:bCs/>
          <w:lang w:val="en"/>
        </w:rPr>
      </w:pPr>
      <w:r w:rsidRPr="00C10BB0">
        <w:rPr>
          <w:b/>
          <w:bCs/>
          <w:lang w:val="en"/>
        </w:rPr>
        <w:t xml:space="preserve">BAB </w:t>
      </w:r>
      <w:r>
        <w:rPr>
          <w:b/>
          <w:bCs/>
          <w:lang w:val="en"/>
        </w:rPr>
        <w:t>V</w:t>
      </w:r>
      <w:r w:rsidRPr="00C10BB0">
        <w:rPr>
          <w:b/>
          <w:bCs/>
          <w:lang w:val="en"/>
        </w:rPr>
        <w:tab/>
      </w:r>
      <w:r>
        <w:rPr>
          <w:b/>
          <w:bCs/>
          <w:lang w:val="en"/>
        </w:rPr>
        <w:t>KESIMPULAN DAN SARAN</w:t>
      </w:r>
      <w:r w:rsidRPr="00C10BB0">
        <w:rPr>
          <w:b/>
          <w:bCs/>
          <w:lang w:val="en"/>
        </w:rPr>
        <w:t xml:space="preserve"> </w:t>
      </w:r>
    </w:p>
    <w:p w14:paraId="6A9F5BE2" w14:textId="6000B8C0" w:rsidR="009B6F53" w:rsidRDefault="009B6F53" w:rsidP="002179B7">
      <w:pPr>
        <w:ind w:left="1418" w:firstLine="0"/>
        <w:rPr>
          <w:lang w:val="en"/>
        </w:rPr>
      </w:pPr>
      <w:r w:rsidRPr="009B6F53">
        <w:rPr>
          <w:lang w:val="en"/>
        </w:rPr>
        <w:t>Bab ini berisi tentang kesimpulan dari penelitian yang telah dilakukan dan saran perbaikan yang perlu dilakukan pada objek penelitian.</w:t>
      </w:r>
    </w:p>
    <w:p w14:paraId="0B813FAE" w14:textId="77777777" w:rsidR="0042712A" w:rsidRDefault="0042712A" w:rsidP="003437EF">
      <w:pPr>
        <w:ind w:left="1418" w:firstLine="0"/>
        <w:rPr>
          <w:lang w:val="en"/>
        </w:rPr>
      </w:pPr>
    </w:p>
    <w:p w14:paraId="0DF64917" w14:textId="77777777" w:rsidR="00DE374D" w:rsidRDefault="00DE374D">
      <w:pPr>
        <w:spacing w:line="259" w:lineRule="auto"/>
        <w:ind w:firstLine="0"/>
        <w:jc w:val="left"/>
        <w:rPr>
          <w:lang w:val="en"/>
        </w:rPr>
      </w:pPr>
      <w:r>
        <w:rPr>
          <w:lang w:val="en"/>
        </w:rPr>
        <w:br w:type="page"/>
      </w:r>
    </w:p>
    <w:p w14:paraId="11B58FF9" w14:textId="6F573D4E" w:rsidR="00C10BB0" w:rsidRDefault="00DE374D" w:rsidP="00C6652F">
      <w:pPr>
        <w:pStyle w:val="Heading1"/>
      </w:pPr>
      <w:r>
        <w:lastRenderedPageBreak/>
        <w:br/>
      </w:r>
      <w:r w:rsidR="00827D64" w:rsidRPr="00544A1C">
        <w:t>TINJAUAN</w:t>
      </w:r>
      <w:r w:rsidR="00827D64">
        <w:t xml:space="preserve"> PUSTAKA</w:t>
      </w:r>
    </w:p>
    <w:p w14:paraId="2D49D4D2" w14:textId="54FD4AF7" w:rsidR="00B62D9B" w:rsidRDefault="00B62D9B" w:rsidP="007B063A">
      <w:pPr>
        <w:ind w:firstLine="0"/>
        <w:jc w:val="left"/>
        <w:rPr>
          <w:lang w:val="en"/>
        </w:rPr>
      </w:pPr>
    </w:p>
    <w:p w14:paraId="1431BA7A" w14:textId="253B47AA" w:rsidR="0013473D" w:rsidRDefault="00DA39A4" w:rsidP="00544A1C">
      <w:pPr>
        <w:pStyle w:val="Heading2"/>
      </w:pPr>
      <w:r w:rsidRPr="00544A1C">
        <w:t>Penerapan</w:t>
      </w:r>
    </w:p>
    <w:p w14:paraId="6E3914EE" w14:textId="021492B1" w:rsidR="00DA39A4" w:rsidRDefault="00DB271F" w:rsidP="005221C1">
      <w:pPr>
        <w:rPr>
          <w:lang w:val="en"/>
        </w:rPr>
      </w:pPr>
      <w:r>
        <w:rPr>
          <w:lang w:val="en"/>
        </w:rPr>
        <w:t xml:space="preserve">Menurut Kamus Besar Bahasa Indonesia (KBBI), penerapan adalah </w:t>
      </w:r>
      <w:r w:rsidR="00FF41C5">
        <w:rPr>
          <w:lang w:val="en"/>
        </w:rPr>
        <w:t xml:space="preserve">proses, cara, perbuatan menerapkan. </w:t>
      </w:r>
    </w:p>
    <w:p w14:paraId="6A4C42CD" w14:textId="03E5650A" w:rsidR="00F6466A" w:rsidRDefault="00F6466A" w:rsidP="005221C1">
      <w:pPr>
        <w:rPr>
          <w:lang w:val="en"/>
        </w:rPr>
      </w:pPr>
      <w:r>
        <w:rPr>
          <w:lang w:val="en"/>
        </w:rPr>
        <w:t xml:space="preserve">Penerapan </w:t>
      </w:r>
      <w:r w:rsidRPr="00F6466A">
        <w:rPr>
          <w:lang w:val="en"/>
        </w:rPr>
        <w:t>merujuk pada pelaksanaan suatu teori, metode, atau konsep tertentu dengan tujuan mencapai hasil yang diinginkan. Tindakan ini dilakukan atas dasar rencana yang telah disusun sebelumnya untuk mencapai tujuan tertentu, dan dapat melibatkan penggunaan sumber daya yang tersedia secara efektif. Dalam konteks ini,</w:t>
      </w:r>
      <w:r w:rsidR="00FC2D82">
        <w:rPr>
          <w:lang w:val="en"/>
        </w:rPr>
        <w:t xml:space="preserve"> penerapan</w:t>
      </w:r>
      <w:r w:rsidR="00FC2D82" w:rsidRPr="00F6466A">
        <w:rPr>
          <w:lang w:val="en"/>
        </w:rPr>
        <w:t xml:space="preserve"> </w:t>
      </w:r>
      <w:r w:rsidRPr="00F6466A">
        <w:rPr>
          <w:lang w:val="en"/>
        </w:rPr>
        <w:t>adalah langkah konkret untuk menerapkan ide atau gagasan dalam praktik, dengan tujuan untuk memenuhi kebutuhan atau kepentingan tertentu</w:t>
      </w:r>
      <w:r w:rsidR="0065643D">
        <w:rPr>
          <w:lang w:val="en"/>
        </w:rPr>
        <w:fldChar w:fldCharType="begin" w:fldLock="1"/>
      </w:r>
      <w:r w:rsidR="00467F6F">
        <w:rPr>
          <w:lang w:val="en"/>
        </w:rPr>
        <w:instrText>ADDIN CSL_CITATION {"citationItems":[{"id":"ITEM-1","itemData":{"DOI":"10.38035/jmpis.v2i1.503","ISSN":"2716-3768","abstract":"Penelitian terdahulu adalah sumber lampau dari hasil penelitian yang nantinya dapat digunakan untuk membandingkan penelitian sehingga pelaksanaan penelitian kedepannya dapat terbantu. Penelitian terdahulu selain berfungsi sebagai sumber inspirasi, juga berfungsi untuk memperkuat teori dan fenomena hubungan atau pengaruh antar variable. Penelitian seiring bertumbuhnya zaman akan mengalami perubahan, yang dimana tentu manusia sebagai salah satu objek penelitian pun juga berubah, seperti misalnya karyawan. Karakter, sifat serta kebiasaan karyawan dalam hal penerapan disiplin kerja dewasa ini tentu berbeda dibandingkan dengan karyawan di masa lampau. Oleh karena itu, artikel ini mereview faktor-faktor yang mempengaruhi penerapan disiplin kerja, yaitu: Kesadaran diri, Motivasi, dan Lingkungan, suatu studi literatur manajemen pendidikan dan ilmu sosial. Hasil artikel literatur review ini adalah:  1) Kesadaran Diri berpengaruh terhadap Penerapan Disiplin Kerja; 2) Motivasi berpengaruh terhadap Penerapan Disiplin Kerja; 3) Lingkungan berpengaruh terhadap Penerapan Disiplin Kerja.","author":[{"dropping-particle":"","family":"Salam","given":"Nur Firas Sabila","non-dropping-particle":"","parse-names":false,"suffix":""},{"dropping-particle":"","family":"Manap Rifai","given":"Abdul","non-dropping-particle":"","parse-names":false,"suffix":""},{"dropping-particle":"","family":"Ali","given":"Hapzi","non-dropping-particle":"","parse-names":false,"suffix":""}],"container-title":"Jurnal Manajemen Pendidikan Dan Ilmu Sosial","id":"ITEM-1","issue":"1","issued":{"date-parts":[["2021"]]},"page":"487-508","title":"Faktor Penerapan Disiplin Kerja: Kesadaran Diri, Motivasi, Lingkungan (Suatu Kajian Studi Literatur Manajemen Pendidikan Dan Ilmu Sosial)","type":"article-journal","volume":"2"},"uris":["http://www.mendeley.com/documents/?uuid=eb1d9c9f-859c-4efd-aa6e-a890636a5581"]}],"mendeley":{"formattedCitation":"(Salam et al., 2021)","plainTextFormattedCitation":"(Salam et al., 2021)","previouslyFormattedCitation":"(Salam et al., 2021)"},"properties":{"noteIndex":0},"schema":"https://github.com/citation-style-language/schema/raw/master/csl-citation.json"}</w:instrText>
      </w:r>
      <w:r w:rsidR="0065643D">
        <w:rPr>
          <w:lang w:val="en"/>
        </w:rPr>
        <w:fldChar w:fldCharType="separate"/>
      </w:r>
      <w:r w:rsidR="0065643D" w:rsidRPr="0065643D">
        <w:rPr>
          <w:noProof/>
          <w:lang w:val="en"/>
        </w:rPr>
        <w:t>(Salam et al., 2021)</w:t>
      </w:r>
      <w:r w:rsidR="0065643D">
        <w:rPr>
          <w:lang w:val="en"/>
        </w:rPr>
        <w:fldChar w:fldCharType="end"/>
      </w:r>
      <w:r w:rsidRPr="00F6466A">
        <w:rPr>
          <w:lang w:val="en"/>
        </w:rPr>
        <w:t>.</w:t>
      </w:r>
    </w:p>
    <w:p w14:paraId="07886CFE" w14:textId="17C9F5A3" w:rsidR="00460658" w:rsidRDefault="00460658" w:rsidP="00DA39A4">
      <w:pPr>
        <w:rPr>
          <w:lang w:val="en"/>
        </w:rPr>
      </w:pPr>
    </w:p>
    <w:p w14:paraId="39E12BE2" w14:textId="5A1E9305" w:rsidR="00460658" w:rsidRDefault="005221C1" w:rsidP="005221C1">
      <w:pPr>
        <w:pStyle w:val="Heading2"/>
      </w:pPr>
      <w:r w:rsidRPr="005221C1">
        <w:rPr>
          <w:i/>
          <w:iCs/>
        </w:rPr>
        <w:t>Cross Industry Standard Process for Data Mining</w:t>
      </w:r>
      <w:r w:rsidRPr="005221C1">
        <w:t xml:space="preserve"> (CRISP-DM)</w:t>
      </w:r>
    </w:p>
    <w:p w14:paraId="61FB0FCA" w14:textId="476DE4EB" w:rsidR="003C0C34" w:rsidRDefault="00467F6F" w:rsidP="003C0C34">
      <w:pPr>
        <w:rPr>
          <w:lang w:val="en"/>
        </w:rPr>
      </w:pPr>
      <w:r w:rsidRPr="00467F6F">
        <w:rPr>
          <w:lang w:val="en"/>
        </w:rPr>
        <w:t>CRISP-DM (</w:t>
      </w:r>
      <w:r w:rsidRPr="00467F6F">
        <w:rPr>
          <w:i/>
          <w:iCs/>
          <w:lang w:val="en"/>
        </w:rPr>
        <w:t>Cross Industry Standard Process for Data Mining</w:t>
      </w:r>
      <w:r w:rsidRPr="00467F6F">
        <w:rPr>
          <w:lang w:val="en"/>
        </w:rPr>
        <w:t>) didirikan pada akhir 1990-an oleh empat perusahaan utama: Integral Solutions Ltd. (perusahaan solusi data mining komersial), NCR (perusahaan database), DaimlerChrysler (produsen mobil), dan OHRA (perusahaan asuransi). CRISP-DM diakui sebagai proses standar yang digunakan untuk mengatasi masalah dalam praktik data mining di berbagai industri</w:t>
      </w:r>
      <w:r>
        <w:rPr>
          <w:lang w:val="en"/>
        </w:rPr>
        <w:fldChar w:fldCharType="begin" w:fldLock="1"/>
      </w:r>
      <w:r w:rsidR="00413AAD">
        <w:rPr>
          <w:lang w:val="en"/>
        </w:rPr>
        <w:instrText>ADDIN CSL_CITATION {"citationItems":[{"id":"ITEM-1","itemData":{"DOI":"10.33365/jdmsi.v4i1.2462","ISSN":"2745-8458","abstract":"Teknik data mining telah diadopsi secara luas selama beberapa dekade terakhir, terutama dalam domain bisnis dan keuangan. Untuk mencapai manfaat berkelanjutan dari teknik ini, sebuah organisasi atau perusahaan harus mengadopsi proses standar untuk mengelola proyek penambangan data, sebagian besar menggunakan CRISP-DM. Penelitian telah menunjukkan bahwa proses standar ini sering tidak digunakan seperti yang telah ditentukan untuk memenuhi berbagai kebutuhan proyek data mining. Fase awal CRISP-DM, Business Understanding (BU), berfokus pada pemahaman tujuan bisnis dan terjemahan ke dalam tujuan data mining untuk menentukan rencana desain dan sumber daya yang diperlukan. Fase Data Understanding (DU) kemudian mengumpulkan dan mengeksplorasi data awal untuk mendapatkan wawasan tentang kualitas data. Dataset akhir kemudian dibuat dari dataset mentah melalui berbagai kegiatan dalam tahap Data Preparation (DP), seperti pemilihan catatan dan fitur atau transformasi dan pembersihan data untuk alat pemodelan. Beberapa teknik pemodelan kemudian dipilih pada fase Modeling (MO) dan diterapkan pada dataset yang telah disiapkan. Kinerja model dievaluasi dalam fase Evaluasi (EV) dan dimasukkan ke dalam konteks tujuan bisnis. Fase Deployment (DE) kemudian menjelaskan proses penerapan model dalam konteks pengguna akhir. Untuk meningkatkan pemahaman tentang bagaimana proses data mining digunakan sebagai standar acuan, diperluas dan diadaptasi dalam praktik, penelitian ini melaporkan studi kasus di bidang keuangan khususnya perdagangan saham. Studi kasus dilakukan berdasarkan dokumentasi dari portofolio proyek data mining, dilengkapi dengan data yang bersumber langsung dari Bursa Efek Indonesia. Hasilnya mengungkapkan dalam CRISP-DM memiliki dampak dan mekanisme yang digunakan untuk mengatasi prediksi saham pada PT. Telkom Indonesia (Persero) Tbk (TLKM). Studi ini memberikan nilai R2 sebesar 100% dengan nilai MAPE sebesar 0,0013% dengan menerapkan CRISP-DM di bidang bisnis dan keuangan. Kata Kunci: CRISP-DM, Data Mining, Indonesia Stock Exchange, Business, Stock Trading","author":[{"dropping-particle":"","family":"Pambudi","given":"Agung","non-dropping-particle":"","parse-names":false,"suffix":""}],"container-title":"Jurnal Data Mining dan Sistem Informasi","id":"ITEM-1","issue":"1","issued":{"date-parts":[["2023"]]},"page":"1","title":"Penerapan Crisp-Dm Menggunakan Mlr K-Fold Pada Data Saham Pt. Telkom Indonesia (Persero) Tbk (Tlkm) (Studi Kasus: Bursa Efek Indonesia Tahun 2015-2022)","type":"article-journal","volume":"4"},"uris":["http://www.mendeley.com/documents/?uuid=75195b98-d4a8-488b-acb3-a014af9c9b39"]}],"mendeley":{"formattedCitation":"(Pambudi, 2023)","plainTextFormattedCitation":"(Pambudi, 2023)","previouslyFormattedCitation":"(Pambudi, 2023)"},"properties":{"noteIndex":0},"schema":"https://github.com/citation-style-language/schema/raw/master/csl-citation.json"}</w:instrText>
      </w:r>
      <w:r>
        <w:rPr>
          <w:lang w:val="en"/>
        </w:rPr>
        <w:fldChar w:fldCharType="separate"/>
      </w:r>
      <w:r w:rsidRPr="00467F6F">
        <w:rPr>
          <w:noProof/>
          <w:lang w:val="en"/>
        </w:rPr>
        <w:t>(Pambudi, 2023)</w:t>
      </w:r>
      <w:r>
        <w:rPr>
          <w:lang w:val="en"/>
        </w:rPr>
        <w:fldChar w:fldCharType="end"/>
      </w:r>
      <w:r w:rsidRPr="00467F6F">
        <w:rPr>
          <w:lang w:val="en"/>
        </w:rPr>
        <w:t>.</w:t>
      </w:r>
    </w:p>
    <w:p w14:paraId="4200FBE3" w14:textId="5BCD8586" w:rsidR="00467F6F" w:rsidRDefault="008D381C" w:rsidP="003C0C34">
      <w:pPr>
        <w:rPr>
          <w:lang w:val="en"/>
        </w:rPr>
      </w:pPr>
      <w:r>
        <w:rPr>
          <w:lang w:val="en"/>
        </w:rPr>
        <w:t xml:space="preserve">Menurut </w:t>
      </w:r>
      <w:r w:rsidRPr="008D381C">
        <w:rPr>
          <w:lang w:val="en"/>
        </w:rPr>
        <w:t xml:space="preserve">F. Krose </w:t>
      </w:r>
      <w:r w:rsidR="00413AAD">
        <w:rPr>
          <w:lang w:val="en"/>
        </w:rPr>
        <w:fldChar w:fldCharType="begin" w:fldLock="1"/>
      </w:r>
      <w:r w:rsidR="00C56AF2">
        <w:rPr>
          <w:lang w:val="en"/>
        </w:rPr>
        <w:instrText>ADDIN CSL_CITATION {"citationItems":[{"id":"ITEM-1","itemData":{"DOI":"10.22373/cj.v6i2.12793","ISSN":"2598-2079","abstract":"Freedom of expression on social media Twitter not always give positive value, because sometimes can contains negative things such as fake news, spreads hate speech, and racism, where these kinds of tweet can be categorized as an act of Cyberbullying. Where this cyberbullying tends to increase every time. The aim of this study is to use the Naïve Bayes method in classifying types of sentiment on Twitter. The keyword used is Saipul Jamil, and the tweet was taken in September 2021. A total of 18,067 tweets were collected and then they will be labelled with a positive or negative value. This study also uses the CRIPS-DM method which is consist of Business Understanding, Data Understanding, Data Preparation, Modeling, Evaluation, and Deployment stages. The results of this study obtained the value of Accuracy (85.6%), Negative Recall (82.1%), Positive Recall (90.23%), and Negative Precision (91.76%) Positive Precision (79.18%).","author":[{"dropping-particle":"","family":"Kurniawan","given":"Denni","non-dropping-particle":"","parse-names":false,"suffix":""},{"dropping-particle":"","family":"Yasir","given":"Muhammad","non-dropping-particle":"","parse-names":false,"suffix":""}],"container-title":"Cyberspace: Jurnal Pendidikan Teknologi Informasi","id":"ITEM-1","issue":"2","issued":{"date-parts":[["2022"]]},"page":"74","title":"Optimization Sentimen Analysis using CRISP-DM and Naive Bayes Methods Implemented on Social Media","type":"article-journal","volume":"6"},"uris":["http://www.mendeley.com/documents/?uuid=c5adb06b-5b3b-4c8f-8081-4e45c407ce49"]}],"mendeley":{"formattedCitation":"(Kurniawan &amp; Yasir, 2022)","manualFormatting":"(dalam Kurniawan &amp; Yasir, 2022)","plainTextFormattedCitation":"(Kurniawan &amp; Yasir, 2022)","previouslyFormattedCitation":"(Kurniawan &amp; Yasir, 2022)"},"properties":{"noteIndex":0},"schema":"https://github.com/citation-style-language/schema/raw/master/csl-citation.json"}</w:instrText>
      </w:r>
      <w:r w:rsidR="00413AAD">
        <w:rPr>
          <w:lang w:val="en"/>
        </w:rPr>
        <w:fldChar w:fldCharType="separate"/>
      </w:r>
      <w:r w:rsidR="00413AAD" w:rsidRPr="00413AAD">
        <w:rPr>
          <w:noProof/>
          <w:lang w:val="en"/>
        </w:rPr>
        <w:t>(</w:t>
      </w:r>
      <w:r w:rsidR="00413AAD">
        <w:rPr>
          <w:noProof/>
          <w:lang w:val="en"/>
        </w:rPr>
        <w:t xml:space="preserve">dalam </w:t>
      </w:r>
      <w:r w:rsidR="00413AAD" w:rsidRPr="00413AAD">
        <w:rPr>
          <w:noProof/>
          <w:lang w:val="en"/>
        </w:rPr>
        <w:t>Kurniawan &amp; Yasir, 2022)</w:t>
      </w:r>
      <w:r w:rsidR="00413AAD">
        <w:rPr>
          <w:lang w:val="en"/>
        </w:rPr>
        <w:fldChar w:fldCharType="end"/>
      </w:r>
      <w:r w:rsidR="00413AAD">
        <w:rPr>
          <w:lang w:val="en"/>
        </w:rPr>
        <w:t xml:space="preserve"> </w:t>
      </w:r>
      <w:r w:rsidRPr="008D381C">
        <w:rPr>
          <w:lang w:val="en"/>
        </w:rPr>
        <w:t xml:space="preserve">Dalam siklus pengembangannya, CRISP-DM diakui sebagai metodologi </w:t>
      </w:r>
      <w:r w:rsidRPr="00EE4ABD">
        <w:rPr>
          <w:i/>
          <w:iCs/>
          <w:lang w:val="en"/>
        </w:rPr>
        <w:t>data mining</w:t>
      </w:r>
      <w:r w:rsidRPr="008D381C">
        <w:rPr>
          <w:lang w:val="en"/>
        </w:rPr>
        <w:t xml:space="preserve"> yang paling komprehensif dalam memenuhi kebutuhan proyek industri. Metodologi ini telah menjadi yang paling umum digunakan dalam proyek analitik, data mining, dan ilmu data. CRISP-DM terdiri dari enam tahapan, dimulai </w:t>
      </w:r>
      <w:r w:rsidR="00413AAD">
        <w:rPr>
          <w:lang w:val="en"/>
        </w:rPr>
        <w:t xml:space="preserve">dari </w:t>
      </w:r>
      <w:r w:rsidR="00413AAD" w:rsidRPr="00413AAD">
        <w:rPr>
          <w:i/>
          <w:iCs/>
          <w:lang w:val="en"/>
        </w:rPr>
        <w:t>Business Understanding</w:t>
      </w:r>
      <w:r w:rsidR="00413AAD" w:rsidRPr="00413AAD">
        <w:rPr>
          <w:lang w:val="en"/>
        </w:rPr>
        <w:t xml:space="preserve">, kemudian </w:t>
      </w:r>
      <w:r w:rsidR="00413AAD" w:rsidRPr="00413AAD">
        <w:rPr>
          <w:i/>
          <w:iCs/>
          <w:lang w:val="en"/>
        </w:rPr>
        <w:t>Data Understanding</w:t>
      </w:r>
      <w:r w:rsidR="00413AAD" w:rsidRPr="00413AAD">
        <w:rPr>
          <w:lang w:val="en"/>
        </w:rPr>
        <w:t xml:space="preserve">, </w:t>
      </w:r>
      <w:r w:rsidR="00413AAD" w:rsidRPr="00413AAD">
        <w:rPr>
          <w:i/>
          <w:iCs/>
          <w:lang w:val="en"/>
        </w:rPr>
        <w:t>Data Preparation</w:t>
      </w:r>
      <w:r w:rsidR="00413AAD" w:rsidRPr="00413AAD">
        <w:rPr>
          <w:lang w:val="en"/>
        </w:rPr>
        <w:t xml:space="preserve">, </w:t>
      </w:r>
      <w:r w:rsidR="00413AAD" w:rsidRPr="00413AAD">
        <w:rPr>
          <w:i/>
          <w:iCs/>
          <w:lang w:val="en"/>
        </w:rPr>
        <w:t>Modeling</w:t>
      </w:r>
      <w:r w:rsidR="00413AAD" w:rsidRPr="00413AAD">
        <w:rPr>
          <w:lang w:val="en"/>
        </w:rPr>
        <w:t xml:space="preserve">, </w:t>
      </w:r>
      <w:r w:rsidR="00413AAD" w:rsidRPr="00413AAD">
        <w:rPr>
          <w:i/>
          <w:iCs/>
          <w:lang w:val="en"/>
        </w:rPr>
        <w:t>Evaluation</w:t>
      </w:r>
      <w:r w:rsidR="00413AAD" w:rsidRPr="00413AAD">
        <w:rPr>
          <w:lang w:val="en"/>
        </w:rPr>
        <w:t xml:space="preserve">, dan </w:t>
      </w:r>
      <w:r w:rsidR="00413AAD" w:rsidRPr="00413AAD">
        <w:rPr>
          <w:i/>
          <w:iCs/>
          <w:lang w:val="en"/>
        </w:rPr>
        <w:t>Deployment</w:t>
      </w:r>
      <w:r w:rsidR="00413AAD" w:rsidRPr="00413AAD">
        <w:rPr>
          <w:lang w:val="en"/>
        </w:rPr>
        <w:t>.</w:t>
      </w:r>
    </w:p>
    <w:p w14:paraId="1953023C" w14:textId="77777777" w:rsidR="001D0607" w:rsidRDefault="001D0607" w:rsidP="001D0607">
      <w:pPr>
        <w:keepNext/>
        <w:ind w:firstLine="0"/>
        <w:jc w:val="center"/>
      </w:pPr>
      <w:r w:rsidRPr="001D0607">
        <w:rPr>
          <w:noProof/>
        </w:rPr>
        <w:lastRenderedPageBreak/>
        <w:drawing>
          <wp:inline distT="0" distB="0" distL="0" distR="0" wp14:anchorId="2DF8611B" wp14:editId="776C8338">
            <wp:extent cx="3633746" cy="2683902"/>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644668" cy="2691969"/>
                    </a:xfrm>
                    <a:prstGeom prst="rect">
                      <a:avLst/>
                    </a:prstGeom>
                  </pic:spPr>
                </pic:pic>
              </a:graphicData>
            </a:graphic>
          </wp:inline>
        </w:drawing>
      </w:r>
    </w:p>
    <w:p w14:paraId="14F9F59A" w14:textId="10D03A05" w:rsidR="001D0607" w:rsidRDefault="001D0607" w:rsidP="000B77D7">
      <w:pPr>
        <w:pStyle w:val="Caption"/>
      </w:pPr>
      <w:r>
        <w:t xml:space="preserve">Gambar 2. </w:t>
      </w:r>
      <w:r>
        <w:fldChar w:fldCharType="begin"/>
      </w:r>
      <w:r>
        <w:instrText xml:space="preserve"> SEQ Gambar_2. \* ARABIC </w:instrText>
      </w:r>
      <w:r>
        <w:fldChar w:fldCharType="separate"/>
      </w:r>
      <w:r w:rsidR="009533CC">
        <w:rPr>
          <w:noProof/>
        </w:rPr>
        <w:t>1</w:t>
      </w:r>
      <w:r>
        <w:fldChar w:fldCharType="end"/>
      </w:r>
      <w:r>
        <w:t xml:space="preserve"> Diagram CRISP-DM</w:t>
      </w:r>
      <w:r w:rsidR="00C56AF2">
        <w:t xml:space="preserve"> </w:t>
      </w:r>
      <w:r w:rsidR="00C56AF2">
        <w:fldChar w:fldCharType="begin" w:fldLock="1"/>
      </w:r>
      <w:r w:rsidR="00373995">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sidR="00C56AF2">
        <w:fldChar w:fldCharType="separate"/>
      </w:r>
      <w:r w:rsidR="00C56AF2" w:rsidRPr="00C56AF2">
        <w:rPr>
          <w:noProof/>
        </w:rPr>
        <w:t>(Hasanah et al., 2021)</w:t>
      </w:r>
      <w:r w:rsidR="00C56AF2">
        <w:fldChar w:fldCharType="end"/>
      </w:r>
    </w:p>
    <w:p w14:paraId="7C477A4F" w14:textId="5AD61D35" w:rsidR="00373995" w:rsidRDefault="00373995" w:rsidP="00373995">
      <w:pPr>
        <w:ind w:firstLine="0"/>
        <w:rPr>
          <w:lang w:val="en"/>
        </w:rPr>
      </w:pPr>
      <w:r w:rsidRPr="00373995">
        <w:rPr>
          <w:lang w:val="en"/>
        </w:rPr>
        <w:t>Berikut 6 tahapan</w:t>
      </w:r>
      <w:r>
        <w:rPr>
          <w:lang w:val="en"/>
        </w:rPr>
        <w:t xml:space="preserve"> </w:t>
      </w:r>
      <w:r w:rsidRPr="00373995">
        <w:rPr>
          <w:lang w:val="en"/>
        </w:rPr>
        <w:t>CRISP-DM</w:t>
      </w:r>
      <w:r>
        <w:rPr>
          <w:lang w:val="en"/>
        </w:rPr>
        <w:t xml:space="preserve"> </w:t>
      </w:r>
      <w:r>
        <w:rPr>
          <w:lang w:val="en"/>
        </w:rPr>
        <w:fldChar w:fldCharType="begin" w:fldLock="1"/>
      </w:r>
      <w:r w:rsidR="00A330DF">
        <w:rPr>
          <w:lang w:val="en"/>
        </w:rPr>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Pr>
          <w:lang w:val="en"/>
        </w:rPr>
        <w:fldChar w:fldCharType="separate"/>
      </w:r>
      <w:r w:rsidRPr="00373995">
        <w:rPr>
          <w:noProof/>
          <w:lang w:val="en"/>
        </w:rPr>
        <w:t>(Hasanah et al., 2021)</w:t>
      </w:r>
      <w:r>
        <w:rPr>
          <w:lang w:val="en"/>
        </w:rPr>
        <w:fldChar w:fldCharType="end"/>
      </w:r>
      <w:r>
        <w:rPr>
          <w:lang w:val="en"/>
        </w:rPr>
        <w:t>:</w:t>
      </w:r>
    </w:p>
    <w:p w14:paraId="1E446FC9" w14:textId="43858A32" w:rsidR="00373995" w:rsidRPr="00A174E9" w:rsidRDefault="00A174E9" w:rsidP="00373995">
      <w:pPr>
        <w:pStyle w:val="WOW"/>
        <w:numPr>
          <w:ilvl w:val="0"/>
          <w:numId w:val="12"/>
        </w:numPr>
      </w:pPr>
      <w:r w:rsidRPr="00413AAD">
        <w:rPr>
          <w:i/>
          <w:iCs/>
        </w:rPr>
        <w:t>Business Understanding</w:t>
      </w:r>
    </w:p>
    <w:p w14:paraId="7513768E" w14:textId="394A9E3C" w:rsidR="00A174E9" w:rsidRDefault="00A174E9" w:rsidP="00A174E9">
      <w:pPr>
        <w:pStyle w:val="WOW"/>
        <w:numPr>
          <w:ilvl w:val="0"/>
          <w:numId w:val="0"/>
        </w:numPr>
        <w:ind w:left="720"/>
      </w:pPr>
      <w:r w:rsidRPr="00A174E9">
        <w:t xml:space="preserve">Pada tahap ini, kegiatan yang dilakukan meliputi memahami kebutuhan dan tujuan dari perspektif bisnis, menguraikan pengetahuan menjadi definisi masalah dalam konteks </w:t>
      </w:r>
      <w:r w:rsidRPr="00625759">
        <w:rPr>
          <w:i/>
          <w:iCs/>
        </w:rPr>
        <w:t>data mining</w:t>
      </w:r>
      <w:r w:rsidRPr="00A174E9">
        <w:t xml:space="preserve">, dan merencanakan serta menetapkan strategi untuk mencapai tujuan </w:t>
      </w:r>
      <w:r w:rsidRPr="00625759">
        <w:rPr>
          <w:i/>
          <w:iCs/>
        </w:rPr>
        <w:t>data mining</w:t>
      </w:r>
      <w:r w:rsidRPr="00A174E9">
        <w:t xml:space="preserve"> tersebut.</w:t>
      </w:r>
    </w:p>
    <w:p w14:paraId="7EA53B3C" w14:textId="761D9229" w:rsidR="00A174E9" w:rsidRPr="0020187B" w:rsidRDefault="0020187B" w:rsidP="00A174E9">
      <w:pPr>
        <w:pStyle w:val="WOW"/>
      </w:pPr>
      <w:r w:rsidRPr="00413AAD">
        <w:rPr>
          <w:i/>
          <w:iCs/>
        </w:rPr>
        <w:t>Data Understanding</w:t>
      </w:r>
    </w:p>
    <w:p w14:paraId="677D16AB" w14:textId="4B3C8F05" w:rsidR="0020187B" w:rsidRDefault="0020187B" w:rsidP="0020187B">
      <w:pPr>
        <w:pStyle w:val="WOW"/>
        <w:numPr>
          <w:ilvl w:val="0"/>
          <w:numId w:val="0"/>
        </w:numPr>
        <w:ind w:left="720"/>
      </w:pPr>
      <w:r w:rsidRPr="0020187B">
        <w:t>Data understanding merupakan bagian dari tahap persiapan di mana dilakukan pemeriksaan terhadap data yang akan digunakan, pengumpulan data awal, dan identifikasi terhadap kualitas data. Pada tahap ini, data akan dijelaskan secara rinci untuk setiap fitur yang ada.</w:t>
      </w:r>
    </w:p>
    <w:p w14:paraId="6D47823D" w14:textId="4FCAB29C" w:rsidR="0020187B" w:rsidRPr="00202308" w:rsidRDefault="00202308" w:rsidP="0020187B">
      <w:pPr>
        <w:pStyle w:val="WOW"/>
      </w:pPr>
      <w:r w:rsidRPr="00413AAD">
        <w:rPr>
          <w:i/>
          <w:iCs/>
        </w:rPr>
        <w:t>Data Preparation</w:t>
      </w:r>
    </w:p>
    <w:p w14:paraId="2E32EACE" w14:textId="32908684" w:rsidR="00202308" w:rsidRDefault="00B5187A" w:rsidP="00202308">
      <w:pPr>
        <w:pStyle w:val="WOW"/>
        <w:numPr>
          <w:ilvl w:val="0"/>
          <w:numId w:val="0"/>
        </w:numPr>
        <w:ind w:left="720"/>
      </w:pPr>
      <w:r w:rsidRPr="00B5187A">
        <w:rPr>
          <w:i/>
          <w:iCs/>
        </w:rPr>
        <w:t>Data Preparation</w:t>
      </w:r>
      <w:r>
        <w:t xml:space="preserve"> </w:t>
      </w:r>
      <w:r w:rsidRPr="00B5187A">
        <w:t>adalah langkah yang dilakukan setelah data terkumpul. Pada tahap ini, data akan menjalani proses identifikasi, seleksi, pembersihan, dan transformasi.</w:t>
      </w:r>
    </w:p>
    <w:p w14:paraId="6D854D18" w14:textId="4B305025" w:rsidR="00B5187A" w:rsidRPr="00B80213" w:rsidRDefault="00B80213" w:rsidP="00B80213">
      <w:pPr>
        <w:pStyle w:val="WOW"/>
      </w:pPr>
      <w:r w:rsidRPr="00B80213">
        <w:rPr>
          <w:i/>
          <w:iCs/>
        </w:rPr>
        <w:t>Modeling</w:t>
      </w:r>
    </w:p>
    <w:p w14:paraId="177F67DF" w14:textId="021C6F6F" w:rsidR="00B80213" w:rsidRDefault="00B80213" w:rsidP="00B80213">
      <w:pPr>
        <w:pStyle w:val="WOW"/>
        <w:numPr>
          <w:ilvl w:val="0"/>
          <w:numId w:val="0"/>
        </w:numPr>
        <w:ind w:left="720"/>
      </w:pPr>
      <w:r w:rsidRPr="00B80213">
        <w:rPr>
          <w:i/>
          <w:iCs/>
        </w:rPr>
        <w:t>Modeling</w:t>
      </w:r>
      <w:r w:rsidRPr="00B80213">
        <w:t xml:space="preserve"> adalah langkah implementasi algoritma untuk mencari, mengidentifikasi, dan menghasilkan pola yang akan diterapkan pada data penelitian.</w:t>
      </w:r>
    </w:p>
    <w:p w14:paraId="17EBA069" w14:textId="6B19C92C" w:rsidR="00B80213" w:rsidRPr="00AD08D6" w:rsidRDefault="00AD08D6" w:rsidP="00B80213">
      <w:pPr>
        <w:pStyle w:val="WOW"/>
      </w:pPr>
      <w:r w:rsidRPr="00AD08D6">
        <w:rPr>
          <w:i/>
          <w:iCs/>
        </w:rPr>
        <w:t>Evaluation</w:t>
      </w:r>
    </w:p>
    <w:p w14:paraId="57478BE1" w14:textId="74ED5C76" w:rsidR="00AD08D6" w:rsidRPr="00AD08D6" w:rsidRDefault="00AD08D6" w:rsidP="00AD08D6">
      <w:pPr>
        <w:pStyle w:val="WOW"/>
        <w:numPr>
          <w:ilvl w:val="0"/>
          <w:numId w:val="0"/>
        </w:numPr>
        <w:ind w:left="720"/>
      </w:pPr>
      <w:r w:rsidRPr="00AD08D6">
        <w:rPr>
          <w:i/>
          <w:iCs/>
        </w:rPr>
        <w:lastRenderedPageBreak/>
        <w:t>Evaluation</w:t>
      </w:r>
      <w:r w:rsidRPr="00AD08D6">
        <w:t xml:space="preserve"> adalah proses untuk mengukur hasil evaluasi dari model yang telah diimplementasikan pada tahap sebelumnya, yaitu </w:t>
      </w:r>
      <w:r w:rsidRPr="00AD08D6">
        <w:rPr>
          <w:i/>
          <w:iCs/>
        </w:rPr>
        <w:t>modeling</w:t>
      </w:r>
      <w:r w:rsidRPr="00AD08D6">
        <w:t xml:space="preserve">. Hasil evaluasi tersebut mencerminkan proses </w:t>
      </w:r>
      <w:r w:rsidRPr="00AD08D6">
        <w:rPr>
          <w:i/>
          <w:iCs/>
        </w:rPr>
        <w:t>data mining</w:t>
      </w:r>
      <w:r w:rsidRPr="00AD08D6">
        <w:t xml:space="preserve"> yang telah dilakukan dan menilai model yang paling optimal untuk digunakan.</w:t>
      </w:r>
    </w:p>
    <w:p w14:paraId="5E91F7AA" w14:textId="104D76EB" w:rsidR="00AD08D6" w:rsidRPr="00C02C8B" w:rsidRDefault="00AD08D6" w:rsidP="00B80213">
      <w:pPr>
        <w:pStyle w:val="WOW"/>
      </w:pPr>
      <w:r>
        <w:rPr>
          <w:i/>
          <w:iCs/>
        </w:rPr>
        <w:t>Deployment</w:t>
      </w:r>
    </w:p>
    <w:p w14:paraId="06D7CBD9" w14:textId="71103D9D" w:rsidR="00C02C8B" w:rsidRDefault="00C02C8B" w:rsidP="00C02C8B">
      <w:pPr>
        <w:pStyle w:val="WOW"/>
        <w:numPr>
          <w:ilvl w:val="0"/>
          <w:numId w:val="0"/>
        </w:numPr>
        <w:ind w:left="720"/>
      </w:pPr>
      <w:r w:rsidRPr="00C02C8B">
        <w:t xml:space="preserve">Menggunakan model yang dihasilkan dapat meliputi pembuatan laporan berdasarkan hasil analisis dari </w:t>
      </w:r>
      <w:r w:rsidRPr="00C02C8B">
        <w:rPr>
          <w:i/>
          <w:iCs/>
        </w:rPr>
        <w:t>data mining</w:t>
      </w:r>
      <w:r w:rsidRPr="00C02C8B">
        <w:t xml:space="preserve"> atau penerapan proses </w:t>
      </w:r>
      <w:r w:rsidRPr="00C02C8B">
        <w:rPr>
          <w:i/>
          <w:iCs/>
        </w:rPr>
        <w:t>data mining</w:t>
      </w:r>
      <w:r w:rsidRPr="00C02C8B">
        <w:t xml:space="preserve"> dalam konteks praktis.</w:t>
      </w:r>
    </w:p>
    <w:p w14:paraId="0C4456AA" w14:textId="34BD7F9D" w:rsidR="00EA3452" w:rsidRDefault="00EA3452" w:rsidP="00EA3452">
      <w:pPr>
        <w:pStyle w:val="WOW"/>
        <w:numPr>
          <w:ilvl w:val="0"/>
          <w:numId w:val="0"/>
        </w:numPr>
      </w:pPr>
    </w:p>
    <w:p w14:paraId="64D58B4A" w14:textId="21991699" w:rsidR="00EA3452" w:rsidRDefault="008404D0" w:rsidP="00EA3452">
      <w:pPr>
        <w:pStyle w:val="Heading2"/>
      </w:pPr>
      <w:r>
        <w:t>Sistem</w:t>
      </w:r>
    </w:p>
    <w:p w14:paraId="3CF2396B" w14:textId="77777777" w:rsidR="008404D0" w:rsidRDefault="008404D0" w:rsidP="008404D0">
      <w:r>
        <w:t>Sistem dapat didefinisikan sebagai kumpulan prosedur yang interdependen dan terintegrasi, yang berkolaborasi untuk menjalankan aktivitas tertentu atau untuk mencapai tujuan yang spesifik. Dalam konteks lain, sistem diartikan sebagai agregasi dari dua atau lebih komponen yang berinteraksi dan saling terkait, yang bekerja bersama untuk mencapai sebuah objektif. Lebih lanjut, sistem juga diinterpretasikan sebagai entitas yang terdiri dari elemen-elemen data yang terkoneksi dan terorganisasi secara prosedural, membentuk sebuah kesatuan yang terstruktur</w:t>
      </w:r>
      <w:r>
        <w:fldChar w:fldCharType="begin" w:fldLock="1"/>
      </w:r>
      <w: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93135a85-fd9a-443c-9b9c-a3c087361a0c"]}],"mendeley":{"formattedCitation":"(Sallaby &amp; Kanedi, 2020)","plainTextFormattedCitation":"(Sallaby &amp; Kanedi, 2020)","previouslyFormattedCitation":"(Sallaby &amp; Kanedi, 2020)"},"properties":{"noteIndex":0},"schema":"https://github.com/citation-style-language/schema/raw/master/csl-citation.json"}</w:instrText>
      </w:r>
      <w:r>
        <w:fldChar w:fldCharType="separate"/>
      </w:r>
      <w:r w:rsidRPr="00AF31EC">
        <w:rPr>
          <w:noProof/>
        </w:rPr>
        <w:t>(Sallaby &amp; Kanedi, 2020)</w:t>
      </w:r>
      <w:r>
        <w:fldChar w:fldCharType="end"/>
      </w:r>
      <w:r>
        <w:t>.</w:t>
      </w:r>
    </w:p>
    <w:p w14:paraId="711693BB" w14:textId="77777777" w:rsidR="008F1CB4" w:rsidRDefault="008F1CB4" w:rsidP="008404D0">
      <w:pPr>
        <w:ind w:firstLine="0"/>
        <w:rPr>
          <w:lang w:val="en"/>
        </w:rPr>
      </w:pPr>
    </w:p>
    <w:p w14:paraId="61A95FFC" w14:textId="75FACB56" w:rsidR="008F1CB4" w:rsidRDefault="008F1CB4" w:rsidP="008F1CB4">
      <w:pPr>
        <w:pStyle w:val="Heading2"/>
      </w:pPr>
      <w:r>
        <w:t>Kentang</w:t>
      </w:r>
    </w:p>
    <w:p w14:paraId="0778FE56" w14:textId="47804068" w:rsidR="008F1CB4" w:rsidRPr="008F1CB4" w:rsidRDefault="0075653A" w:rsidP="008F1CB4">
      <w:pPr>
        <w:rPr>
          <w:lang w:val="en"/>
        </w:rPr>
      </w:pPr>
      <w:r w:rsidRPr="0075653A">
        <w:rPr>
          <w:lang w:val="en"/>
        </w:rPr>
        <w:t>Kentang (</w:t>
      </w:r>
      <w:r w:rsidRPr="007B7B81">
        <w:rPr>
          <w:i/>
          <w:iCs/>
          <w:lang w:val="en"/>
        </w:rPr>
        <w:t>Solanum tuberosum L.</w:t>
      </w:r>
      <w:r w:rsidRPr="0075653A">
        <w:rPr>
          <w:lang w:val="en"/>
        </w:rPr>
        <w:t>) adalah jenis tanaman sayuran yang tumbuh setiap musim, dengan siklus hidup antara 90 hingga 180 hari, dan masuk dalam kategori tanaman perdu. Tanaman ini memerlukan tanah yang telah diolah dengan baik dan memiliki tekstur yang lembut. Idealnya, kentang ditanam di area yang berada di dataran tinggi atau wilayah pegunungan, di tempat yang memiliki ketinggian di atas 700 meter dari permukaan laut</w:t>
      </w:r>
      <w:r>
        <w:rPr>
          <w:lang w:val="en"/>
        </w:rPr>
        <w:fldChar w:fldCharType="begin" w:fldLock="1"/>
      </w:r>
      <w:r w:rsidR="00341E38">
        <w:rPr>
          <w:lang w:val="en"/>
        </w:rPr>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Pr>
          <w:lang w:val="en"/>
        </w:rPr>
        <w:fldChar w:fldCharType="separate"/>
      </w:r>
      <w:r w:rsidRPr="0075653A">
        <w:rPr>
          <w:noProof/>
          <w:lang w:val="en"/>
        </w:rPr>
        <w:t>(Utami et al., 2015)</w:t>
      </w:r>
      <w:r>
        <w:rPr>
          <w:lang w:val="en"/>
        </w:rPr>
        <w:fldChar w:fldCharType="end"/>
      </w:r>
      <w:r w:rsidRPr="0075653A">
        <w:rPr>
          <w:lang w:val="en"/>
        </w:rPr>
        <w:t>.</w:t>
      </w:r>
    </w:p>
    <w:p w14:paraId="322928F2" w14:textId="1D244129" w:rsidR="008F1CB4" w:rsidRDefault="0075653A" w:rsidP="00A330DF">
      <w:r w:rsidRPr="0075653A">
        <w:rPr>
          <w:lang w:val="en"/>
        </w:rPr>
        <w:t xml:space="preserve">Kentang adalah contoh dari jenis sayuran yang masuk dalam kelompok sayuran yang membutuhkan iklim sejuk untuk tumbuh dan berkembang, dengan kebutuhan suhu berkisar antara 10 hingga 18 derajat </w:t>
      </w:r>
      <w:r w:rsidRPr="00445F76">
        <w:rPr>
          <w:i/>
          <w:iCs/>
          <w:lang w:val="en"/>
        </w:rPr>
        <w:t>Celsius</w:t>
      </w:r>
      <w:r w:rsidRPr="0075653A">
        <w:rPr>
          <w:lang w:val="en"/>
        </w:rPr>
        <w:t>. Tanaman ini memiliki asal usul dari kawasan Pegunungan Andes, khususnya di Peru dan Bolivia, sebelum akhirnya menyebar ke negara-negara seperti Chili, Kolombia, Ekuador, Spanyol, dan meluas ke seluruh wilayah Eropa</w:t>
      </w:r>
      <w:r w:rsidR="00341E38">
        <w:rPr>
          <w:lang w:val="en"/>
        </w:rPr>
        <w:fldChar w:fldCharType="begin" w:fldLock="1"/>
      </w:r>
      <w:r w:rsidR="0005790A">
        <w:rPr>
          <w:lang w:val="en"/>
        </w:rPr>
        <w:instrText>ADDIN CSL_CITATION {"citationItems":[{"id":"ITEM-1","itemData":{"abstract":"This wide-ranging, comprehensive treatise examines the many different aspects of vegetables from an international perspective. The diversity and depth of coverage of vegetables is largely due to the extensive background and experiences of the authors, Vincent Rubatzky and Mas Yamaguchi, as well as considerable input from colleagues and expert reviewers. This logically-organized text, filled with numerous illustrations, photographs, and tables, begins with an easy-to-read introduction to such topics as: the current role of vegetables as a world food crop, the origin and classification of vegetables, vegetables in human nutrition, and plant toxicants and folklore concerning vegetables. Background material on the basic principles for growing crops and production under adverse conditions are also featured in this section. Much of the material covered in the book focuses on the major and minor vegetables, their origin, taxonomy, botany, physiology, production and post harvest handling, and composition and use. In addition, current world production statistics are provided for many vegetable crops as well as listings of important diseases, insects, and other pests for many family groups.","author":[{"dropping-particle":"","family":"Vincent E. Rubatzky","given":"","non-dropping-particle":"","parse-names":false,"suffix":""},{"dropping-particle":"","family":"Mas Yamaguchi","given":"","non-dropping-particle":"","parse-names":false,"suffix":""}],"id":"ITEM-1","issued":{"date-parts":[["1998"]]},"number-of-pages":"29-33","publisher":"Chapman &amp; Hall","title":"World Vegetables: Principles, Production, and Nutritive Values","type":"book"},"uris":["http://www.mendeley.com/documents/?uuid=76d23ba5-18d0-46c9-bf15-d3ea3bf7c802"]}],"mendeley":{"formattedCitation":"(Vincent E. Rubatzky &amp; Mas Yamaguchi, 1998)","plainTextFormattedCitation":"(Vincent E. Rubatzky &amp; Mas Yamaguchi, 1998)","previouslyFormattedCitation":"(Vincent E. Rubatzky &amp; Mas Yamaguchi, 1998)"},"properties":{"noteIndex":0},"schema":"https://github.com/citation-style-language/schema/raw/master/csl-citation.json"}</w:instrText>
      </w:r>
      <w:r w:rsidR="00341E38">
        <w:rPr>
          <w:lang w:val="en"/>
        </w:rPr>
        <w:fldChar w:fldCharType="separate"/>
      </w:r>
      <w:r w:rsidR="00341E38" w:rsidRPr="00341E38">
        <w:rPr>
          <w:noProof/>
          <w:lang w:val="en"/>
        </w:rPr>
        <w:t xml:space="preserve">(Vincent E. Rubatzky &amp; Mas Yamaguchi, </w:t>
      </w:r>
      <w:r w:rsidR="00341E38" w:rsidRPr="00341E38">
        <w:rPr>
          <w:noProof/>
          <w:lang w:val="en"/>
        </w:rPr>
        <w:lastRenderedPageBreak/>
        <w:t>1998)</w:t>
      </w:r>
      <w:r w:rsidR="00341E38">
        <w:rPr>
          <w:lang w:val="en"/>
        </w:rPr>
        <w:fldChar w:fldCharType="end"/>
      </w:r>
      <w:r w:rsidRPr="0075653A">
        <w:rPr>
          <w:lang w:val="en"/>
        </w:rPr>
        <w:t>.</w:t>
      </w:r>
      <w:r w:rsidR="0005790A">
        <w:rPr>
          <w:lang w:val="en"/>
        </w:rPr>
        <w:t xml:space="preserve"> </w:t>
      </w:r>
      <w:r w:rsidR="0005790A">
        <w:t xml:space="preserve">Kentang yang diperkenalkan ke Indonesia, yaitu varietas </w:t>
      </w:r>
      <w:r w:rsidR="0005790A" w:rsidRPr="007B7B81">
        <w:rPr>
          <w:i/>
          <w:iCs/>
        </w:rPr>
        <w:t>Eigenheimer</w:t>
      </w:r>
      <w:r w:rsidR="0005790A">
        <w:t>, berasal dari Amerika. Varietas ini pertama kali ditemukan di wilayah sekitar Cimahi, Bandung, pada tahun 1794. Setelah itu, penyebarannya meluas ke berbagai daerah seperti Karo, Aceh, Padang, Bengkulu, Minahasa, Bali, Seram, dan Timor, menandakan adaptasi dan penerimaan terhadap tanaman ini di berbagai kondisi geografis Indonesia</w:t>
      </w:r>
      <w:r w:rsidR="0005790A">
        <w:fldChar w:fldCharType="begin" w:fldLock="1"/>
      </w:r>
      <w:r w:rsidR="00D82512">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sidR="0005790A">
        <w:fldChar w:fldCharType="separate"/>
      </w:r>
      <w:r w:rsidR="0005790A" w:rsidRPr="0005790A">
        <w:rPr>
          <w:noProof/>
        </w:rPr>
        <w:t>(Utami et al., 2015)</w:t>
      </w:r>
      <w:r w:rsidR="0005790A">
        <w:fldChar w:fldCharType="end"/>
      </w:r>
      <w:r w:rsidR="0005790A">
        <w:t>.</w:t>
      </w:r>
    </w:p>
    <w:p w14:paraId="3594F0AE" w14:textId="15941B27" w:rsidR="00007EAF" w:rsidRDefault="00007EAF" w:rsidP="00007EAF">
      <w:pPr>
        <w:pStyle w:val="Heading3"/>
      </w:pPr>
      <w:r>
        <w:t>Penyakit Daun Tanaman Kentang</w:t>
      </w:r>
    </w:p>
    <w:p w14:paraId="6DE25D90" w14:textId="36A25697" w:rsidR="00007EAF" w:rsidRDefault="00007EAF" w:rsidP="00007EAF">
      <w:pPr>
        <w:ind w:firstLine="0"/>
        <w:rPr>
          <w:lang w:val="en"/>
        </w:rPr>
      </w:pPr>
      <w:r>
        <w:rPr>
          <w:lang w:val="en"/>
        </w:rPr>
        <w:t>Berikut ini beberapa penyakit yang dapat menyerang daun tanaman kentang:</w:t>
      </w:r>
    </w:p>
    <w:p w14:paraId="0CE0BB9F" w14:textId="3E84FB12" w:rsidR="00007EAF" w:rsidRDefault="00E3519B" w:rsidP="00312FDB">
      <w:pPr>
        <w:pStyle w:val="WOW"/>
        <w:numPr>
          <w:ilvl w:val="0"/>
          <w:numId w:val="13"/>
        </w:numPr>
        <w:rPr>
          <w:i/>
          <w:iCs/>
        </w:rPr>
      </w:pPr>
      <w:r w:rsidRPr="00E3519B">
        <w:rPr>
          <w:i/>
          <w:iCs/>
        </w:rPr>
        <w:t>Early Blight</w:t>
      </w:r>
    </w:p>
    <w:p w14:paraId="0EA0BEE7" w14:textId="5FDA10F7" w:rsidR="00E3519B" w:rsidRDefault="00555937" w:rsidP="00555937">
      <w:pPr>
        <w:pStyle w:val="WOW"/>
        <w:numPr>
          <w:ilvl w:val="0"/>
          <w:numId w:val="0"/>
        </w:numPr>
        <w:ind w:left="720" w:firstLine="720"/>
      </w:pPr>
      <w:r w:rsidRPr="00555937">
        <w:t>Gejala dari penyakit bercak kering</w:t>
      </w:r>
      <w:r w:rsidR="00DA3D5B">
        <w:t xml:space="preserve"> atau disebut juga </w:t>
      </w:r>
      <w:r w:rsidR="00DA3D5B" w:rsidRPr="00DA3D5B">
        <w:rPr>
          <w:i/>
          <w:iCs/>
        </w:rPr>
        <w:t>early blight</w:t>
      </w:r>
      <w:r w:rsidRPr="00555937">
        <w:t xml:space="preserve"> dapat ditemukan pada daun, batang, dan buah yang berusia lebih tua. Munculnya bercak dengan warna dari abu-abu ke coklat pada daun yang secara bertahap menyebar ke luar secara konsentris dari pusat yang tetap bersih, menghasilkan pola yang mirip dengan mata banteng. Sekitar luka ini, terdapat lingkaran dengan warna kuning terang yang mencolok. Seiring perkembangan penyakit, daun bisa menguning secara keseluruhan (klorosis) dan akhirnya rontok, yang dapat menyebabkan kehilangan daun secara signifikan</w:t>
      </w:r>
      <w:r w:rsidR="00BB5E2E">
        <w:t xml:space="preserve"> </w:t>
      </w:r>
      <w:r w:rsidR="00BB5E2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BB5E2E">
        <w:fldChar w:fldCharType="separate"/>
      </w:r>
      <w:r w:rsidR="00BA4BF6" w:rsidRPr="00BA4BF6">
        <w:rPr>
          <w:noProof/>
        </w:rPr>
        <w:t>(Plantix, 2023a)</w:t>
      </w:r>
      <w:r w:rsidR="00BB5E2E">
        <w:fldChar w:fldCharType="end"/>
      </w:r>
      <w:r w:rsidRPr="00555937">
        <w:t xml:space="preserve">. </w:t>
      </w:r>
    </w:p>
    <w:p w14:paraId="54C1E2F1" w14:textId="77777777" w:rsidR="009533CC" w:rsidRDefault="00BB5E2E" w:rsidP="009533CC">
      <w:pPr>
        <w:pStyle w:val="WOW"/>
        <w:keepNext/>
        <w:numPr>
          <w:ilvl w:val="0"/>
          <w:numId w:val="0"/>
        </w:numPr>
        <w:ind w:left="720" w:hanging="360"/>
        <w:jc w:val="center"/>
      </w:pPr>
      <w:r>
        <w:rPr>
          <w:noProof/>
        </w:rPr>
        <w:drawing>
          <wp:inline distT="0" distB="0" distL="0" distR="0" wp14:anchorId="57FAA4AE" wp14:editId="3E6451AC">
            <wp:extent cx="2438400" cy="2438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7">
                      <a:extLst>
                        <a:ext uri="{28A0092B-C50C-407E-A947-70E740481C1C}">
                          <a14:useLocalDpi xmlns:a14="http://schemas.microsoft.com/office/drawing/2010/main" val="0"/>
                        </a:ext>
                      </a:extLst>
                    </a:blip>
                    <a:stretch>
                      <a:fillRect/>
                    </a:stretch>
                  </pic:blipFill>
                  <pic:spPr>
                    <a:xfrm>
                      <a:off x="0" y="0"/>
                      <a:ext cx="2438400" cy="2438400"/>
                    </a:xfrm>
                    <a:prstGeom prst="rect">
                      <a:avLst/>
                    </a:prstGeom>
                  </pic:spPr>
                </pic:pic>
              </a:graphicData>
            </a:graphic>
          </wp:inline>
        </w:drawing>
      </w:r>
    </w:p>
    <w:p w14:paraId="7C60EC42" w14:textId="3EEC7D4B" w:rsidR="00866319" w:rsidRDefault="009533CC" w:rsidP="000B77D7">
      <w:pPr>
        <w:pStyle w:val="Caption"/>
      </w:pPr>
      <w:r>
        <w:t xml:space="preserve">Gambar 2. </w:t>
      </w:r>
      <w:r>
        <w:fldChar w:fldCharType="begin"/>
      </w:r>
      <w:r>
        <w:instrText xml:space="preserve"> SEQ Gambar_2. \* ARABIC </w:instrText>
      </w:r>
      <w:r>
        <w:fldChar w:fldCharType="separate"/>
      </w:r>
      <w:r>
        <w:rPr>
          <w:noProof/>
        </w:rPr>
        <w:t>2</w:t>
      </w:r>
      <w:r>
        <w:fldChar w:fldCharType="end"/>
      </w:r>
      <w:r>
        <w:t xml:space="preserve"> Penyakit </w:t>
      </w:r>
      <w:r w:rsidRPr="009533CC">
        <w:t>early blight</w:t>
      </w:r>
      <w:r>
        <w:t xml:space="preserve"> </w:t>
      </w:r>
      <w:r>
        <w:fldChar w:fldCharType="begin" w:fldLock="1"/>
      </w:r>
      <w:r w:rsidR="00D57B7F">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fldChar w:fldCharType="separate"/>
      </w:r>
      <w:r w:rsidRPr="009533CC">
        <w:rPr>
          <w:noProof/>
        </w:rPr>
        <w:t>(Ali, 2019)</w:t>
      </w:r>
      <w:r>
        <w:fldChar w:fldCharType="end"/>
      </w:r>
    </w:p>
    <w:p w14:paraId="2CA5C925" w14:textId="3C2E3AC9" w:rsidR="00D57B7F" w:rsidRPr="00D57B7F" w:rsidRDefault="00D57B7F" w:rsidP="00D57B7F">
      <w:pPr>
        <w:pStyle w:val="WOW"/>
        <w:numPr>
          <w:ilvl w:val="0"/>
          <w:numId w:val="0"/>
        </w:numPr>
        <w:ind w:left="720" w:firstLine="720"/>
      </w:pPr>
      <w:r w:rsidRPr="00D57B7F">
        <w:rPr>
          <w:i/>
          <w:iCs/>
        </w:rPr>
        <w:t>Early blight</w:t>
      </w:r>
      <w:r w:rsidRPr="00D57B7F">
        <w:t xml:space="preserve"> disebabkan oleh dua jenis jamur yang memiliki kekerabatan dekat, yaitu </w:t>
      </w:r>
      <w:r w:rsidRPr="00D57B7F">
        <w:rPr>
          <w:i/>
          <w:iCs/>
        </w:rPr>
        <w:t>Alternaria tomatophila</w:t>
      </w:r>
      <w:r w:rsidRPr="00D57B7F">
        <w:t xml:space="preserve"> dan </w:t>
      </w:r>
      <w:r w:rsidRPr="00D57B7F">
        <w:rPr>
          <w:i/>
          <w:iCs/>
        </w:rPr>
        <w:t>Alternaria solani</w:t>
      </w:r>
      <w:r w:rsidRPr="00D57B7F">
        <w:t xml:space="preserve">. Kedua jamur ini bertahan hidup di dalam tanah dan pada reruntuhan </w:t>
      </w:r>
      <w:r w:rsidRPr="00D57B7F">
        <w:lastRenderedPageBreak/>
        <w:t>tanaman</w:t>
      </w:r>
      <w:r>
        <w:t xml:space="preserve"> </w:t>
      </w:r>
      <w:r>
        <w:fldChar w:fldCharType="begin" w:fldLock="1"/>
      </w:r>
      <w:r w:rsidR="00E2625E">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L. Meno dalam Fuadi &amp; Suharso, 2022)","plainTextFormattedCitation":"(Fuadi &amp; Suharso, 2022)","previouslyFormattedCitation":"(Fuadi &amp; Suharso, 2022)"},"properties":{"noteIndex":0},"schema":"https://github.com/citation-style-language/schema/raw/master/csl-citation.json"}</w:instrText>
      </w:r>
      <w:r>
        <w:fldChar w:fldCharType="separate"/>
      </w:r>
      <w:r w:rsidRPr="00D57B7F">
        <w:rPr>
          <w:noProof/>
        </w:rPr>
        <w:t>(</w:t>
      </w:r>
      <w:r w:rsidR="00EA675A">
        <w:rPr>
          <w:noProof/>
        </w:rPr>
        <w:t xml:space="preserve">L. Meno dalam </w:t>
      </w:r>
      <w:r w:rsidRPr="00D57B7F">
        <w:rPr>
          <w:noProof/>
        </w:rPr>
        <w:t>Fuadi &amp; Suharso, 2022)</w:t>
      </w:r>
      <w:r>
        <w:fldChar w:fldCharType="end"/>
      </w:r>
      <w:r w:rsidRPr="00D57B7F">
        <w:t>.</w:t>
      </w:r>
      <w:r w:rsidR="00E2625E">
        <w:t xml:space="preserve"> </w:t>
      </w:r>
      <w:r w:rsidR="00E2625E" w:rsidRPr="00E2625E">
        <w:t xml:space="preserve">Banyak fungisida tersedia di pasaran untuk mengatasi penyakit bercak kering, termasuk produk yang mengandung </w:t>
      </w:r>
      <w:r w:rsidR="00E2625E" w:rsidRPr="00E2625E">
        <w:rPr>
          <w:i/>
          <w:iCs/>
        </w:rPr>
        <w:t>azoxystrobin</w:t>
      </w:r>
      <w:r w:rsidR="00E2625E" w:rsidRPr="00E2625E">
        <w:t xml:space="preserve">, </w:t>
      </w:r>
      <w:r w:rsidR="00E2625E" w:rsidRPr="00E2625E">
        <w:rPr>
          <w:i/>
          <w:iCs/>
        </w:rPr>
        <w:t>pyraclostrobin</w:t>
      </w:r>
      <w:r w:rsidR="00E2625E" w:rsidRPr="00E2625E">
        <w:t xml:space="preserve">, </w:t>
      </w:r>
      <w:r w:rsidR="00E2625E" w:rsidRPr="00E2625E">
        <w:rPr>
          <w:i/>
          <w:iCs/>
        </w:rPr>
        <w:t>difenoconazole</w:t>
      </w:r>
      <w:r w:rsidR="00E2625E" w:rsidRPr="00E2625E">
        <w:t xml:space="preserve">, </w:t>
      </w:r>
      <w:r w:rsidR="00E2625E" w:rsidRPr="00E2625E">
        <w:rPr>
          <w:i/>
          <w:iCs/>
        </w:rPr>
        <w:t>boscalid</w:t>
      </w:r>
      <w:r w:rsidR="00E2625E" w:rsidRPr="00E2625E">
        <w:t xml:space="preserve">, </w:t>
      </w:r>
      <w:r w:rsidR="00E2625E" w:rsidRPr="00E2625E">
        <w:rPr>
          <w:i/>
          <w:iCs/>
        </w:rPr>
        <w:t>chlorothalonil</w:t>
      </w:r>
      <w:r w:rsidR="00E2625E" w:rsidRPr="00E2625E">
        <w:t xml:space="preserve">, </w:t>
      </w:r>
      <w:r w:rsidR="00E2625E" w:rsidRPr="00E2625E">
        <w:rPr>
          <w:i/>
          <w:iCs/>
        </w:rPr>
        <w:t>fenamidone</w:t>
      </w:r>
      <w:r w:rsidR="00E2625E" w:rsidRPr="00E2625E">
        <w:t xml:space="preserve">, </w:t>
      </w:r>
      <w:r w:rsidR="00E2625E" w:rsidRPr="00E2625E">
        <w:rPr>
          <w:i/>
          <w:iCs/>
        </w:rPr>
        <w:t>maneb</w:t>
      </w:r>
      <w:r w:rsidR="00E2625E" w:rsidRPr="00E2625E">
        <w:t xml:space="preserve">, </w:t>
      </w:r>
      <w:r w:rsidR="00E2625E" w:rsidRPr="00E2625E">
        <w:rPr>
          <w:i/>
          <w:iCs/>
        </w:rPr>
        <w:t>mancozeb</w:t>
      </w:r>
      <w:r w:rsidR="00E2625E" w:rsidRPr="00E2625E">
        <w:t xml:space="preserve">, </w:t>
      </w:r>
      <w:r w:rsidR="00E2625E" w:rsidRPr="00E2625E">
        <w:rPr>
          <w:i/>
          <w:iCs/>
        </w:rPr>
        <w:t>trifloxystrobin</w:t>
      </w:r>
      <w:r w:rsidR="00E2625E" w:rsidRPr="00E2625E">
        <w:t xml:space="preserve">, dan </w:t>
      </w:r>
      <w:r w:rsidR="00E2625E" w:rsidRPr="00E2625E">
        <w:rPr>
          <w:i/>
          <w:iCs/>
        </w:rPr>
        <w:t>ziram</w:t>
      </w:r>
      <w:r w:rsidR="00E2625E" w:rsidRPr="00E2625E">
        <w:t>, baik secara tunggal maupun dalam kombinasi. Sangat dianjurkan untuk berganti-ganti antar senyawa kimia yang digunakan untuk mencegah resistensi. Aplikasi fungisida harus dilakukan secara tepat waktu, dengan memperhatikan prakiraan cuaca. Penting juga untuk memperhatikan interval waktu yang aman antara aplikasi terakhir fungisida dan panen, agar produk dapat dipanen dengan aman</w:t>
      </w:r>
      <w:r w:rsidR="00E2625E">
        <w:t xml:space="preserve"> </w:t>
      </w:r>
      <w:r w:rsidR="00E2625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E2625E">
        <w:fldChar w:fldCharType="separate"/>
      </w:r>
      <w:r w:rsidR="00BA4BF6" w:rsidRPr="00BA4BF6">
        <w:rPr>
          <w:noProof/>
        </w:rPr>
        <w:t>(Plantix, 2023a)</w:t>
      </w:r>
      <w:r w:rsidR="00E2625E">
        <w:fldChar w:fldCharType="end"/>
      </w:r>
      <w:r w:rsidR="00E2625E" w:rsidRPr="00E2625E">
        <w:t>.</w:t>
      </w:r>
    </w:p>
    <w:p w14:paraId="487EBD85" w14:textId="397BD248" w:rsidR="00341E38" w:rsidRDefault="00E3519B" w:rsidP="00E3519B">
      <w:pPr>
        <w:pStyle w:val="WOW"/>
        <w:rPr>
          <w:i/>
          <w:iCs/>
        </w:rPr>
      </w:pPr>
      <w:r w:rsidRPr="00E3519B">
        <w:rPr>
          <w:i/>
          <w:iCs/>
        </w:rPr>
        <w:t>Late Blight</w:t>
      </w:r>
    </w:p>
    <w:p w14:paraId="5E3ED5DE" w14:textId="549CD152" w:rsidR="00A92918" w:rsidRDefault="00A92918" w:rsidP="00A92918">
      <w:pPr>
        <w:pStyle w:val="WOW"/>
        <w:numPr>
          <w:ilvl w:val="0"/>
          <w:numId w:val="0"/>
        </w:numPr>
        <w:ind w:left="720" w:firstLine="720"/>
      </w:pPr>
      <w:r w:rsidRPr="00A92918">
        <w:t>Penyakit</w:t>
      </w:r>
      <w:r>
        <w:t xml:space="preserve"> busuk</w:t>
      </w:r>
      <w:r w:rsidRPr="00A92918">
        <w:t xml:space="preserve"> daun, dikenal juga sebagai </w:t>
      </w:r>
      <w:r w:rsidRPr="00A92918">
        <w:rPr>
          <w:i/>
          <w:iCs/>
        </w:rPr>
        <w:t>late blight</w:t>
      </w:r>
      <w:r w:rsidRPr="00A92918">
        <w:t>, umumnya muncul pada tanaman selama periode pertumbuhan minggu kelima hingga minggu keenam. Tanda-tanda awal dari penyakit ini mencakup kemunculan noda-noda lembap pada pinggiran daun, yang dapat juga terjadi di bagian tengahnya</w:t>
      </w:r>
      <w:r w:rsidR="00E84A45">
        <w:t>.</w:t>
      </w:r>
      <w:r w:rsidR="00E84A45" w:rsidRPr="00E84A45">
        <w:t xml:space="preserve"> Kemudian bercak ini akan melebar dan warna daun berubah menjadi coklat/abu-abu.</w:t>
      </w:r>
      <w:r w:rsidR="00672F74">
        <w:fldChar w:fldCharType="begin" w:fldLock="1"/>
      </w:r>
      <w:r w:rsidR="00BB5E2E">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672F74">
        <w:fldChar w:fldCharType="separate"/>
      </w:r>
      <w:r w:rsidR="00672F74" w:rsidRPr="00672F74">
        <w:rPr>
          <w:noProof/>
        </w:rPr>
        <w:t>(Rozaqi et al., 2021)</w:t>
      </w:r>
      <w:r w:rsidR="00672F74">
        <w:fldChar w:fldCharType="end"/>
      </w:r>
      <w:r w:rsidRPr="00A92918">
        <w:t>.</w:t>
      </w:r>
    </w:p>
    <w:p w14:paraId="55B7981D" w14:textId="77777777" w:rsidR="00E94AFF" w:rsidRDefault="00E94AFF" w:rsidP="00E94AFF">
      <w:pPr>
        <w:pStyle w:val="WOW"/>
        <w:keepNext/>
        <w:numPr>
          <w:ilvl w:val="0"/>
          <w:numId w:val="0"/>
        </w:numPr>
        <w:ind w:left="720"/>
        <w:jc w:val="center"/>
      </w:pPr>
      <w:r>
        <w:rPr>
          <w:noProof/>
        </w:rPr>
        <w:drawing>
          <wp:inline distT="0" distB="0" distL="0" distR="0" wp14:anchorId="5D0D99E5" wp14:editId="6AF02327">
            <wp:extent cx="2171700" cy="2171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a:extLst>
                        <a:ext uri="{28A0092B-C50C-407E-A947-70E740481C1C}">
                          <a14:useLocalDpi xmlns:a14="http://schemas.microsoft.com/office/drawing/2010/main" val="0"/>
                        </a:ext>
                      </a:extLst>
                    </a:blip>
                    <a:stretch>
                      <a:fillRect/>
                    </a:stretch>
                  </pic:blipFill>
                  <pic:spPr>
                    <a:xfrm>
                      <a:off x="0" y="0"/>
                      <a:ext cx="2171700" cy="2171700"/>
                    </a:xfrm>
                    <a:prstGeom prst="rect">
                      <a:avLst/>
                    </a:prstGeom>
                  </pic:spPr>
                </pic:pic>
              </a:graphicData>
            </a:graphic>
          </wp:inline>
        </w:drawing>
      </w:r>
    </w:p>
    <w:p w14:paraId="090E0F3A" w14:textId="30E44CA4" w:rsidR="00A92918" w:rsidRDefault="00E94AFF" w:rsidP="000B77D7">
      <w:pPr>
        <w:pStyle w:val="Caption"/>
      </w:pPr>
      <w:r>
        <w:t xml:space="preserve">Gambar 2. </w:t>
      </w:r>
      <w:r>
        <w:fldChar w:fldCharType="begin"/>
      </w:r>
      <w:r>
        <w:instrText xml:space="preserve"> SEQ Gambar_2. \* ARABIC </w:instrText>
      </w:r>
      <w:r>
        <w:fldChar w:fldCharType="separate"/>
      </w:r>
      <w:r w:rsidR="009533CC">
        <w:rPr>
          <w:noProof/>
        </w:rPr>
        <w:t>3</w:t>
      </w:r>
      <w:r>
        <w:fldChar w:fldCharType="end"/>
      </w:r>
      <w:r>
        <w:t xml:space="preserve"> </w:t>
      </w:r>
      <w:r w:rsidR="00D82512">
        <w:t xml:space="preserve">Penyakit </w:t>
      </w:r>
      <w:r w:rsidR="00D82512" w:rsidRPr="00D82512">
        <w:t>late blight</w:t>
      </w:r>
      <w:r w:rsidR="00D82512">
        <w:t xml:space="preserve"> </w:t>
      </w:r>
      <w:r w:rsidR="00D82512">
        <w:fldChar w:fldCharType="begin" w:fldLock="1"/>
      </w:r>
      <w:r w:rsidR="00494405">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sidR="00D82512">
        <w:fldChar w:fldCharType="separate"/>
      </w:r>
      <w:r w:rsidR="00D82512" w:rsidRPr="00D82512">
        <w:rPr>
          <w:noProof/>
        </w:rPr>
        <w:t>(Ali, 2019)</w:t>
      </w:r>
      <w:r w:rsidR="00D82512">
        <w:fldChar w:fldCharType="end"/>
      </w:r>
    </w:p>
    <w:p w14:paraId="61D4EE4B" w14:textId="27D9768B" w:rsidR="00E54CFE" w:rsidRDefault="00494405" w:rsidP="00E54CFE">
      <w:pPr>
        <w:rPr>
          <w:lang w:val="en"/>
        </w:rPr>
      </w:pPr>
      <w:r>
        <w:rPr>
          <w:i/>
          <w:iCs/>
          <w:lang w:val="en"/>
        </w:rPr>
        <w:t>L</w:t>
      </w:r>
      <w:r w:rsidRPr="00494405">
        <w:rPr>
          <w:i/>
          <w:iCs/>
          <w:lang w:val="en"/>
        </w:rPr>
        <w:t>ate blight</w:t>
      </w:r>
      <w:r w:rsidRPr="00494405">
        <w:rPr>
          <w:lang w:val="en"/>
        </w:rPr>
        <w:t xml:space="preserve"> disebabkan oleh </w:t>
      </w:r>
      <w:r w:rsidRPr="00494405">
        <w:rPr>
          <w:i/>
          <w:iCs/>
          <w:lang w:val="en"/>
        </w:rPr>
        <w:t>Phytophthora infestans</w:t>
      </w:r>
      <w:r w:rsidRPr="00494405">
        <w:rPr>
          <w:lang w:val="en"/>
        </w:rPr>
        <w:t xml:space="preserve"> yaitu suatu mikroorganisme yang menyukai lingkungan lembab dan sejuk</w:t>
      </w:r>
      <w:r>
        <w:rPr>
          <w:lang w:val="en"/>
        </w:rPr>
        <w:t xml:space="preserve"> </w:t>
      </w:r>
      <w:r>
        <w:rPr>
          <w:lang w:val="en"/>
        </w:rPr>
        <w:fldChar w:fldCharType="begin" w:fldLock="1"/>
      </w:r>
      <w:r w:rsidR="00672F74">
        <w:rPr>
          <w:lang w:val="en"/>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A. Majeed dalam Fuadi &amp; Suharso, 2022)","plainTextFormattedCitation":"(Fuadi &amp; Suharso, 2022)","previouslyFormattedCitation":"(Fuadi &amp; Suharso, 2022)"},"properties":{"noteIndex":0},"schema":"https://github.com/citation-style-language/schema/raw/master/csl-citation.json"}</w:instrText>
      </w:r>
      <w:r>
        <w:rPr>
          <w:lang w:val="en"/>
        </w:rPr>
        <w:fldChar w:fldCharType="separate"/>
      </w:r>
      <w:r w:rsidRPr="00494405">
        <w:rPr>
          <w:noProof/>
          <w:lang w:val="en"/>
        </w:rPr>
        <w:t>(</w:t>
      </w:r>
      <w:r w:rsidR="00AD4186">
        <w:rPr>
          <w:noProof/>
          <w:lang w:val="en"/>
        </w:rPr>
        <w:t xml:space="preserve">A. Majeed dalam </w:t>
      </w:r>
      <w:r w:rsidRPr="00494405">
        <w:rPr>
          <w:noProof/>
          <w:lang w:val="en"/>
        </w:rPr>
        <w:t>Fuadi &amp; Suharso, 2022)</w:t>
      </w:r>
      <w:r>
        <w:rPr>
          <w:lang w:val="en"/>
        </w:rPr>
        <w:fldChar w:fldCharType="end"/>
      </w:r>
      <w:r>
        <w:rPr>
          <w:lang w:val="en"/>
        </w:rPr>
        <w:t>.</w:t>
      </w:r>
      <w:r w:rsidR="00E54CFE">
        <w:rPr>
          <w:lang w:val="en"/>
        </w:rPr>
        <w:t xml:space="preserve"> </w:t>
      </w:r>
      <w:r w:rsidR="00E54CFE" w:rsidRPr="00E54CFE">
        <w:rPr>
          <w:lang w:val="en"/>
        </w:rPr>
        <w:t>Tanda awal penyakit busuk daun yang paling jelas adalah bercak coklat atau bercak penyakit pada batang tanaman</w:t>
      </w:r>
      <w:r w:rsidR="00E54CFE">
        <w:rPr>
          <w:lang w:val="en"/>
        </w:rPr>
        <w:t xml:space="preserve">. </w:t>
      </w:r>
      <w:r w:rsidR="0096159B" w:rsidRPr="0096159B">
        <w:rPr>
          <w:lang w:val="en"/>
        </w:rPr>
        <w:t xml:space="preserve">Aplikasi fungisida penting untuk mengendalikan penyakit </w:t>
      </w:r>
      <w:r w:rsidR="0096159B">
        <w:rPr>
          <w:lang w:val="en"/>
        </w:rPr>
        <w:t>busuk daun</w:t>
      </w:r>
      <w:r w:rsidR="0096159B" w:rsidRPr="0096159B">
        <w:rPr>
          <w:lang w:val="en"/>
        </w:rPr>
        <w:t xml:space="preserve">, terutama di daerah lembab. Fungisida </w:t>
      </w:r>
      <w:r w:rsidR="0096159B" w:rsidRPr="0096159B">
        <w:rPr>
          <w:lang w:val="en"/>
        </w:rPr>
        <w:lastRenderedPageBreak/>
        <w:t xml:space="preserve">kontak yang melapisi daun dapat efektif sebelum infeksi dan tidak memicu kekebalan pada jamur. Fungisida yang mengandung </w:t>
      </w:r>
      <w:r w:rsidR="0096159B" w:rsidRPr="0096159B">
        <w:rPr>
          <w:i/>
          <w:iCs/>
          <w:lang w:val="en"/>
        </w:rPr>
        <w:t>mandipropamid</w:t>
      </w:r>
      <w:r w:rsidR="0096159B" w:rsidRPr="0096159B">
        <w:rPr>
          <w:lang w:val="en"/>
        </w:rPr>
        <w:t xml:space="preserve">, </w:t>
      </w:r>
      <w:r w:rsidR="0096159B" w:rsidRPr="0096159B">
        <w:rPr>
          <w:i/>
          <w:iCs/>
          <w:lang w:val="en"/>
        </w:rPr>
        <w:t>chlorothalonil</w:t>
      </w:r>
      <w:r w:rsidR="0096159B" w:rsidRPr="0096159B">
        <w:rPr>
          <w:lang w:val="en"/>
        </w:rPr>
        <w:t xml:space="preserve">, </w:t>
      </w:r>
      <w:r w:rsidR="0096159B" w:rsidRPr="0096159B">
        <w:rPr>
          <w:i/>
          <w:iCs/>
          <w:lang w:val="en"/>
        </w:rPr>
        <w:t>fluazinam</w:t>
      </w:r>
      <w:r w:rsidR="0096159B" w:rsidRPr="0096159B">
        <w:rPr>
          <w:lang w:val="en"/>
        </w:rPr>
        <w:t xml:space="preserve">, atau </w:t>
      </w:r>
      <w:r w:rsidR="0096159B" w:rsidRPr="0096159B">
        <w:rPr>
          <w:i/>
          <w:iCs/>
          <w:lang w:val="en"/>
        </w:rPr>
        <w:t>mancozeb</w:t>
      </w:r>
      <w:r w:rsidR="0096159B" w:rsidRPr="0096159B">
        <w:rPr>
          <w:lang w:val="en"/>
        </w:rPr>
        <w:t xml:space="preserve"> juga dapat digunakan sebagai perlakuan pencegahan. Perlakuan benih sebelum disemai dengan fungisida seperti </w:t>
      </w:r>
      <w:r w:rsidR="0096159B" w:rsidRPr="005C43E0">
        <w:rPr>
          <w:i/>
          <w:iCs/>
          <w:lang w:val="en"/>
        </w:rPr>
        <w:t>mancozeb</w:t>
      </w:r>
      <w:r w:rsidR="0096159B" w:rsidRPr="0096159B">
        <w:rPr>
          <w:lang w:val="en"/>
        </w:rPr>
        <w:t xml:space="preserve"> juga berhasil</w:t>
      </w:r>
      <w:r w:rsidR="00040B9F">
        <w:rPr>
          <w:lang w:val="en"/>
        </w:rPr>
        <w:fldChar w:fldCharType="begin" w:fldLock="1"/>
      </w:r>
      <w:r w:rsidR="00F36D6A">
        <w:rPr>
          <w:lang w:val="en"/>
        </w:rPr>
        <w:instrText>ADDIN CSL_CITATION {"citationItems":[{"id":"ITEM-1","itemData":{"URL":"https://plantix.net/id/library/plant-diseases/100040/potato-late-blight/","accessed":{"date-parts":[["2024","3","25"]]},"author":[{"dropping-particle":"","family":"Plantix","given":"","non-dropping-particle":"","parse-names":false,"suffix":""}],"container-title":"Plantix.net","id":"ITEM-1","issued":{"date-parts":[["2023"]]},"title":"Hawar Daun Kentang","type":"webpage"},"uris":["http://www.mendeley.com/documents/?uuid=cf2ee6be-b416-45a8-8118-a622e6c2ae0b"]}],"mendeley":{"formattedCitation":"(Plantix, 2023b)","plainTextFormattedCitation":"(Plantix, 2023b)","previouslyFormattedCitation":"(Plantix, 2023b)"},"properties":{"noteIndex":0},"schema":"https://github.com/citation-style-language/schema/raw/master/csl-citation.json"}</w:instrText>
      </w:r>
      <w:r w:rsidR="00040B9F">
        <w:rPr>
          <w:lang w:val="en"/>
        </w:rPr>
        <w:fldChar w:fldCharType="separate"/>
      </w:r>
      <w:r w:rsidR="00BA4BF6" w:rsidRPr="00BA4BF6">
        <w:rPr>
          <w:noProof/>
          <w:lang w:val="en"/>
        </w:rPr>
        <w:t>(Plantix, 2023b)</w:t>
      </w:r>
      <w:r w:rsidR="00040B9F">
        <w:rPr>
          <w:lang w:val="en"/>
        </w:rPr>
        <w:fldChar w:fldCharType="end"/>
      </w:r>
      <w:r w:rsidR="0096159B" w:rsidRPr="0096159B">
        <w:rPr>
          <w:lang w:val="en"/>
        </w:rPr>
        <w:t>.</w:t>
      </w:r>
    </w:p>
    <w:p w14:paraId="102F6A0A" w14:textId="0603ADEB" w:rsidR="00BA4BF6" w:rsidRDefault="00BA4BF6" w:rsidP="00E54CFE">
      <w:pPr>
        <w:rPr>
          <w:lang w:val="en"/>
        </w:rPr>
      </w:pPr>
    </w:p>
    <w:p w14:paraId="5633D142" w14:textId="55796201" w:rsidR="00BA4BF6" w:rsidRDefault="005960EA" w:rsidP="00BA4BF6">
      <w:pPr>
        <w:pStyle w:val="Heading2"/>
        <w:rPr>
          <w:i/>
          <w:iCs/>
        </w:rPr>
      </w:pPr>
      <w:r w:rsidRPr="005960EA">
        <w:rPr>
          <w:i/>
          <w:iCs/>
        </w:rPr>
        <w:t>Machine Learning</w:t>
      </w:r>
    </w:p>
    <w:p w14:paraId="2CB19C01" w14:textId="7412A6F2" w:rsidR="005960EA" w:rsidRDefault="00F36D6A" w:rsidP="005960EA">
      <w:pPr>
        <w:rPr>
          <w:lang w:val="en"/>
        </w:rPr>
      </w:pPr>
      <w:r w:rsidRPr="00CE62E1">
        <w:rPr>
          <w:i/>
          <w:iCs/>
          <w:lang w:val="en"/>
        </w:rPr>
        <w:t>Machine learning</w:t>
      </w:r>
      <w:r w:rsidRPr="00F36D6A">
        <w:rPr>
          <w:lang w:val="en"/>
        </w:rPr>
        <w:t xml:space="preserve"> adalah salah satu cabang ilmu komputer yang bertujuan untuk mengembangkan algoritma yang memungkinkan komputer untuk belajar dari data yang ada. Dengan kata lain, komputer diajarkan untuk memahami pola dan informasi dari data historis sehingga dapat meningkatkan kinerja dalam menganalisis dan mengolah informasi yang diberikan. Hal ini membuat machine learning sering disebut sebagai proses "belajar dari data", di mana komputer memperoleh pengetahuan atau keterampilan baru melalui pengalaman yang diperoleh dari data yang ada. Tujuan utamanya adalah untuk menciptakan model atau program yang dapat mengoptimalkan performa dalam memahami dan menginterpretasikan data yang diberikan</w:t>
      </w:r>
      <w:r>
        <w:rPr>
          <w:lang w:val="en"/>
        </w:rPr>
        <w:t xml:space="preserve"> </w:t>
      </w:r>
      <w:r>
        <w:rPr>
          <w:lang w:val="en"/>
        </w:rPr>
        <w:fldChar w:fldCharType="begin" w:fldLock="1"/>
      </w:r>
      <w:r w:rsidR="00CC31A0">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manualFormatting":"(Alpaydin dalam 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F36D6A">
        <w:rPr>
          <w:noProof/>
          <w:lang w:val="en"/>
        </w:rPr>
        <w:t>(</w:t>
      </w:r>
      <w:r w:rsidR="00CC31A0">
        <w:rPr>
          <w:noProof/>
          <w:lang w:val="en"/>
        </w:rPr>
        <w:t xml:space="preserve">Alpaydin dalam </w:t>
      </w:r>
      <w:r w:rsidRPr="00F36D6A">
        <w:rPr>
          <w:noProof/>
          <w:lang w:val="en"/>
        </w:rPr>
        <w:t>Sidik &amp; Ansawarman, 2022)</w:t>
      </w:r>
      <w:r>
        <w:rPr>
          <w:lang w:val="en"/>
        </w:rPr>
        <w:fldChar w:fldCharType="end"/>
      </w:r>
      <w:r w:rsidRPr="00F36D6A">
        <w:rPr>
          <w:lang w:val="en"/>
        </w:rPr>
        <w:t>.</w:t>
      </w:r>
    </w:p>
    <w:p w14:paraId="0A9B7B0B" w14:textId="6F396073" w:rsidR="00B76A1A" w:rsidRDefault="00B76A1A" w:rsidP="005960EA">
      <w:pPr>
        <w:rPr>
          <w:lang w:val="en"/>
        </w:rPr>
      </w:pPr>
      <w:r>
        <w:rPr>
          <w:lang w:val="en"/>
        </w:rPr>
        <w:t xml:space="preserve">Menurut Tom M. Mitchell dalam </w:t>
      </w:r>
      <w:r>
        <w:rPr>
          <w:lang w:val="en"/>
        </w:rPr>
        <w:fldChar w:fldCharType="begin" w:fldLock="1"/>
      </w:r>
      <w:r w:rsidR="00301355">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B76A1A">
        <w:rPr>
          <w:noProof/>
          <w:lang w:val="en"/>
        </w:rPr>
        <w:t>(Sidik &amp; Ansawarman, 2022)</w:t>
      </w:r>
      <w:r>
        <w:rPr>
          <w:lang w:val="en"/>
        </w:rPr>
        <w:fldChar w:fldCharType="end"/>
      </w:r>
      <w:r w:rsidR="00FA3BB8">
        <w:rPr>
          <w:lang w:val="en"/>
        </w:rPr>
        <w:t xml:space="preserve"> </w:t>
      </w:r>
      <w:r w:rsidR="00FA3BB8" w:rsidRPr="00CE62E1">
        <w:rPr>
          <w:i/>
          <w:iCs/>
          <w:lang w:val="en"/>
        </w:rPr>
        <w:t>Machine Learning</w:t>
      </w:r>
      <w:r w:rsidR="00FA3BB8" w:rsidRPr="00FA3BB8">
        <w:rPr>
          <w:lang w:val="en"/>
        </w:rPr>
        <w:t xml:space="preserve"> merupakan program komputer yang meningkatkan kemampuannya melalui pengalaman yang didapat dari melaksanakan tugas-tugas tertentu, di mana efektivitasnya dapat diukur secara objektif.</w:t>
      </w:r>
    </w:p>
    <w:p w14:paraId="073619BC" w14:textId="77777777" w:rsidR="00570FC0" w:rsidRPr="005960EA" w:rsidRDefault="00570FC0" w:rsidP="005960EA">
      <w:pPr>
        <w:rPr>
          <w:lang w:val="en"/>
        </w:rPr>
      </w:pPr>
    </w:p>
    <w:p w14:paraId="333391AF" w14:textId="34BA8B76" w:rsidR="00BA4BF6" w:rsidRDefault="005960EA" w:rsidP="005960EA">
      <w:pPr>
        <w:pStyle w:val="Heading2"/>
        <w:rPr>
          <w:i/>
          <w:iCs/>
        </w:rPr>
      </w:pPr>
      <w:r w:rsidRPr="005960EA">
        <w:rPr>
          <w:i/>
          <w:iCs/>
        </w:rPr>
        <w:t>Deep Learning</w:t>
      </w:r>
    </w:p>
    <w:p w14:paraId="7384F113" w14:textId="48E5048D" w:rsidR="005960EA" w:rsidRDefault="00301355" w:rsidP="005960EA">
      <w:pPr>
        <w:rPr>
          <w:lang w:val="en"/>
        </w:rPr>
      </w:pPr>
      <w:r w:rsidRPr="008E5DCE">
        <w:rPr>
          <w:i/>
          <w:iCs/>
          <w:lang w:val="en"/>
        </w:rPr>
        <w:t>Deep Learning</w:t>
      </w:r>
      <w:r w:rsidRPr="00301355">
        <w:rPr>
          <w:lang w:val="en"/>
        </w:rPr>
        <w:t xml:space="preserve"> merupakan metode dalam </w:t>
      </w:r>
      <w:r w:rsidRPr="008E5DCE">
        <w:rPr>
          <w:i/>
          <w:iCs/>
          <w:lang w:val="en"/>
        </w:rPr>
        <w:t>machine learning</w:t>
      </w:r>
      <w:r w:rsidRPr="00301355">
        <w:rPr>
          <w:lang w:val="en"/>
        </w:rPr>
        <w:t xml:space="preserve"> yang memproses informasi kompleks secara nonlinier dengan memanfaatkan berbagai lapisan. Teknik ini bertujuan untuk mengidentifikasi pola, mengekstrak ciri, dan melakukan klasifikasi melalui model komputasi yang dibangun dari berlapis-lapis struktur pemrosesan. Dengan memanfaatkan data pada berbagai tingkat abstraksi, </w:t>
      </w:r>
      <w:r w:rsidRPr="008E5DCE">
        <w:rPr>
          <w:i/>
          <w:iCs/>
          <w:lang w:val="en"/>
        </w:rPr>
        <w:t>deep learning</w:t>
      </w:r>
      <w:r w:rsidRPr="00301355">
        <w:rPr>
          <w:lang w:val="en"/>
        </w:rPr>
        <w:t xml:space="preserve"> memungkinkan pembelajaran yang mendalam dari informasi yang diberikan</w:t>
      </w:r>
      <w:r>
        <w:rPr>
          <w:lang w:val="en"/>
        </w:rPr>
        <w:t xml:space="preserve"> </w:t>
      </w:r>
      <w:r>
        <w:rPr>
          <w:lang w:val="en"/>
        </w:rPr>
        <w:fldChar w:fldCharType="begin" w:fldLock="1"/>
      </w:r>
      <w:r w:rsidR="00324010">
        <w:rPr>
          <w:lang w:val="en"/>
        </w:rPr>
        <w:instrText>ADDIN CSL_CITATION {"citationItems":[{"id":"ITEM-1","itemData":{"ISSN":"1668-1679","abstract":"Kendaraan adalah alat angkut di jalan, termasuk kendaraan bermotor dan kendaraan tidak bermotor, sebagaimana dimaksud dalam angka 7 Pasal 1 Undang-Undang Nomor 22 Tahun 2009 tentang Lalu Lintas dan Angkutan Jalan.Melihat perkembangan kendaraan dimana masyarakat Indonesia mengandalkan kendaraan, tidak menutup kemungkinan jika kendaraan yang ada mulai memenuhi jalan di Indonesia, kebiasaan hidup masyarakat modern yang serba mengandalkan kendaraan untuk aktivitas sehari-hari. Oleh karena itu, peneliti membuat program pengenalan citra kendaraan menggunakan algoritma Convolutional Neural Network, yang merupakan kegiatan konvolusi dengan menggabungkan beberapa lapisan-lapisan persiapan, memanfaatkan beberapa komponen yang bergerak sama dan dimotivasiolehsistemsensorikbiologis.GambarkendaraanyangdigunakanadalahSepedah,Sepeda Motor, Becak, BajajMobil, Mobil Pikup, Mobil Molen, Bus, dan Truk. 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98,18%, nilai loss 0,103 pada model Sequential, dan tingkat akurasi 99,64%.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akurasi 98,18%, nilai loss 0,103 pada model Sequential, dan tingkat akurasi 99,64%,tingkat loss 0,014 pada model on topVGG16.","author":[{"dropping-particle":"","family":"Radikto","given":"","non-dropping-particle":"","parse-names":false,"suffix":""},{"dropping-particle":"","family":"Mulyana","given":"Dadang Iskandar","non-dropping-particle":"","parse-names":false,"suffix":""},{"dropping-particle":"","family":"Rofik","given":"M Ainur","non-dropping-particle":"","parse-names":false,"suffix":""},{"dropping-particle":"","family":"Zakaria","given":"MOhan Zoharuddin Zakaria","non-dropping-particle":"","parse-names":false,"suffix":""}],"container-title":"Jurnal Pendidikan Tambusai","id":"ITEM-1","issue":"1","issued":{"date-parts":[["2022"]]},"page":"1668-1679","title":"Klasifikasi Kendaraan pada Jalan Raya menggunakan Algoritma Convolutional Neural Network ( CNN )","type":"article-journal","volume":"6"},"uris":["http://www.mendeley.com/documents/?uuid=8ee76618-0206-492a-99cb-4a03282dbdf9"]}],"mendeley":{"formattedCitation":"(Radikto et al., 2022)","plainTextFormattedCitation":"(Radikto et al., 2022)","previouslyFormattedCitation":"(Radikto et al., 2022)"},"properties":{"noteIndex":0},"schema":"https://github.com/citation-style-language/schema/raw/master/csl-citation.json"}</w:instrText>
      </w:r>
      <w:r>
        <w:rPr>
          <w:lang w:val="en"/>
        </w:rPr>
        <w:fldChar w:fldCharType="separate"/>
      </w:r>
      <w:r w:rsidRPr="00301355">
        <w:rPr>
          <w:noProof/>
          <w:lang w:val="en"/>
        </w:rPr>
        <w:t>(Radikto et al., 2022)</w:t>
      </w:r>
      <w:r>
        <w:rPr>
          <w:lang w:val="en"/>
        </w:rPr>
        <w:fldChar w:fldCharType="end"/>
      </w:r>
      <w:r w:rsidRPr="00301355">
        <w:rPr>
          <w:lang w:val="en"/>
        </w:rPr>
        <w:t>.</w:t>
      </w:r>
    </w:p>
    <w:p w14:paraId="3D32DF4B" w14:textId="77777777" w:rsidR="00301355" w:rsidRPr="005960EA" w:rsidRDefault="00301355" w:rsidP="005960EA">
      <w:pPr>
        <w:rPr>
          <w:lang w:val="en"/>
        </w:rPr>
      </w:pPr>
    </w:p>
    <w:p w14:paraId="076778F6" w14:textId="77777777" w:rsidR="00A91C4C" w:rsidRDefault="00A91C4C" w:rsidP="00B62D9B">
      <w:pPr>
        <w:pStyle w:val="Heading2"/>
        <w:rPr>
          <w:i/>
          <w:iCs/>
        </w:rPr>
      </w:pPr>
      <w:r w:rsidRPr="00A91C4C">
        <w:rPr>
          <w:i/>
          <w:iCs/>
        </w:rPr>
        <w:lastRenderedPageBreak/>
        <w:t>Convolutional Neural Network</w:t>
      </w:r>
    </w:p>
    <w:p w14:paraId="39C21305" w14:textId="4881E379" w:rsidR="008D23A1" w:rsidRDefault="00A07CC0" w:rsidP="00A91C4C">
      <w:r w:rsidRPr="003F3897">
        <w:rPr>
          <w:i/>
          <w:iCs/>
        </w:rPr>
        <w:t>Convolutional Neural Network</w:t>
      </w:r>
      <w:r w:rsidRPr="00A07CC0">
        <w:t xml:space="preserve"> (CNN) adalah serangkaian lapisan pemrosesan yang menjalankan operasi konvolusi, bekerja secara paralel, dan terdiri dari beberapa elemen. Model ini terinspirasi oleh sistem saraf biologis</w:t>
      </w:r>
      <w:r w:rsidR="003F3897">
        <w:fldChar w:fldCharType="begin" w:fldLock="1"/>
      </w:r>
      <w:r w:rsidR="002B1BCC">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3F3897">
        <w:fldChar w:fldCharType="separate"/>
      </w:r>
      <w:r w:rsidR="002B1BCC" w:rsidRPr="002B1BCC">
        <w:rPr>
          <w:noProof/>
        </w:rPr>
        <w:t>(Romario et al., 2020)</w:t>
      </w:r>
      <w:r w:rsidR="003F3897">
        <w:fldChar w:fldCharType="end"/>
      </w:r>
      <w:r w:rsidRPr="00A07CC0">
        <w:t>.</w:t>
      </w:r>
      <w:r w:rsidR="00F20431">
        <w:t xml:space="preserve"> </w:t>
      </w:r>
      <w:r w:rsidR="00F20431" w:rsidRPr="00F20431">
        <w:t xml:space="preserve">Pengolahan citra merupakan salah satu domain dalam deep learning yang dapat memecahkan masalahnya melalui metode </w:t>
      </w:r>
      <w:r w:rsidR="00F20431" w:rsidRPr="00F20431">
        <w:rPr>
          <w:i/>
          <w:iCs/>
        </w:rPr>
        <w:t>Convolutional Neural Network</w:t>
      </w:r>
      <w:r w:rsidR="00F20431" w:rsidRPr="00F20431">
        <w:t xml:space="preserve"> (CNN). CNN efektif dalam menangani masalah yang kompleks, menawarkan kinerja yang unggul, dan mampu melakukan klasifikasi pada data citra yang diwakili dalam bentuk matriks. CNN juga termasuk dalam kategori </w:t>
      </w:r>
      <w:r w:rsidR="00F20431" w:rsidRPr="006F18E6">
        <w:rPr>
          <w:i/>
          <w:iCs/>
        </w:rPr>
        <w:t>supervised learning</w:t>
      </w:r>
      <w:r w:rsidR="00F20431" w:rsidRPr="00F20431">
        <w:t>, di mana modelnya di</w:t>
      </w:r>
      <w:r w:rsidR="006F18E6">
        <w:t>latih</w:t>
      </w:r>
      <w:r w:rsidR="00F20431" w:rsidRPr="00F20431">
        <w:t xml:space="preserve"> terlebih dahulu untuk mengidentifikasi pola antara input data dan label output</w:t>
      </w:r>
      <w:r w:rsidR="00157ED1">
        <w:fldChar w:fldCharType="begin" w:fldLock="1"/>
      </w:r>
      <w:r w:rsidR="002B1BCC">
        <w:instrText>ADDIN CSL_CITATION {"citationItems":[{"id":"ITEM-1","itemData":{"ISSN":"1979-8326","abstract":"Saat ini pengenalan karakter plat nomor kendaraan di Indonesia pada umumnya digunakan pada sistem parkir yang&amp;nbsp;masih dilakukan manual, yaitu dengan masih mencatat karakter pada plat nomor kendaraan oleh petugas. Pengenalan&amp;nbsp;karakter pada plat nomor kendaraan bukan hanya digunakan oleh sistem parkir saja, tetapi bisa juga digunakan pada lalu lintas. Pengenalan karakter plat nomor kendaraan Indonesia merupakan salah satu jenis deep learning karena dapat mengenali berbagai karakter angka dan huruf. Pembuatan sistem pengenalan karakter pada plat nomor kendaraan Indonesia&amp;nbsp;memberikan alternatif pengenalan karakter plat kendaraan menggunakan metode Convolutional Neural Network&amp;nbsp;(CNN) untuk mengenali objek pada gambar selayaknya manusia dengan pembelajaran pada sebuah komputer dengan&amp;nbsp;menggunakan jaringan saraf tiruan. Hasil dari penelitian ini adalah sistem yang sudah ada pada komputer dapat&amp;nbsp;mengenali karakter pada plat nomor kendaraan Indonesia yang sudah kita masukkan. Keseluruhan jumlah class yang kita&amp;nbsp;gunakan pada penelitian tentang pengenalan karakter plat nomor kendaraan Indonesia adalah 37 class yaitu terdiri dari&amp;nbsp;karakter huruf dan angka. Cara kerja dari sistem ini adalah kita memasukkan gambar plat nomor kendaraan Indonesia&amp;nbsp;dengan format datanya JPG pada sistem, kemudian sistem akan mengolah gambar tersebut dan hasilnya akan langsung&amp;nbsp;ditampilkan pada sistem. Sehingga pada saat kita masuk ke tempat parkir, petugas tidak lagi mencatat karakter plat&amp;nbsp;nomor kendaraan secara manual, karena sudah dilakukan oleh sistem. Nantinya sistem ini akan dikembangkan menjadi smart parking yang mana kita tidak perlu lagi untuk men scan barcode karena data kita sudah terdaftar secara otomatis&amp;nbsp;pada sistem.","author":[{"dropping-particle":"","family":"Harani","given":"Nisa Hanum","non-dropping-particle":"","parse-names":false,"suffix":""},{"dropping-particle":"","family":"Prianto","given":"Cahyo","non-dropping-particle":"","parse-names":false,"suffix":""},{"dropping-particle":"","family":"Hasanah","given":"Miftahul","non-dropping-particle":"","parse-names":false,"suffix":""}],"container-title":"Jurnal Teknik Informatika","id":"ITEM-1","issue":"3","issued":{"date-parts":[["2019"]]},"page":"47-53","title":"Deteksi Objek Dan Pengenalan Karakter Plat Nomor Kendaraan Indonesia Menggunakan Metode Convolutional Neural Network (CNN) Berbasis Python","type":"article-journal","volume":"11"},"uris":["http://www.mendeley.com/documents/?uuid=324851b7-befe-42d5-ba0f-840897b891bf"]}],"mendeley":{"formattedCitation":"(Harani et al., 2019)","plainTextFormattedCitation":"(Harani et al., 2019)","previouslyFormattedCitation":"(Harani et al., 2019)"},"properties":{"noteIndex":0},"schema":"https://github.com/citation-style-language/schema/raw/master/csl-citation.json"}</w:instrText>
      </w:r>
      <w:r w:rsidR="00157ED1">
        <w:fldChar w:fldCharType="separate"/>
      </w:r>
      <w:r w:rsidR="002B1BCC" w:rsidRPr="002B1BCC">
        <w:rPr>
          <w:noProof/>
        </w:rPr>
        <w:t>(Harani et al., 2019)</w:t>
      </w:r>
      <w:r w:rsidR="00157ED1">
        <w:fldChar w:fldCharType="end"/>
      </w:r>
      <w:r w:rsidR="00F20431" w:rsidRPr="00F20431">
        <w:t>.</w:t>
      </w:r>
    </w:p>
    <w:p w14:paraId="1571F18D" w14:textId="77777777" w:rsidR="00753A31" w:rsidRDefault="00661AA1" w:rsidP="00753A31">
      <w:pPr>
        <w:keepNext/>
        <w:ind w:firstLine="0"/>
        <w:jc w:val="center"/>
      </w:pPr>
      <w:r>
        <w:rPr>
          <w:noProof/>
        </w:rPr>
        <w:drawing>
          <wp:inline distT="0" distB="0" distL="0" distR="0" wp14:anchorId="6AE0AD75" wp14:editId="303307D5">
            <wp:extent cx="5252085" cy="177419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252085" cy="1774190"/>
                    </a:xfrm>
                    <a:prstGeom prst="rect">
                      <a:avLst/>
                    </a:prstGeom>
                  </pic:spPr>
                </pic:pic>
              </a:graphicData>
            </a:graphic>
          </wp:inline>
        </w:drawing>
      </w:r>
    </w:p>
    <w:p w14:paraId="2108DCB9" w14:textId="617217BD" w:rsidR="0097729A" w:rsidRPr="00753A31" w:rsidRDefault="00753A31" w:rsidP="000B77D7">
      <w:pPr>
        <w:pStyle w:val="Caption"/>
      </w:pPr>
      <w:r>
        <w:t xml:space="preserve">Gambar 2. </w:t>
      </w:r>
      <w:r>
        <w:fldChar w:fldCharType="begin"/>
      </w:r>
      <w:r>
        <w:instrText xml:space="preserve"> SEQ Gambar_2. \* ARABIC </w:instrText>
      </w:r>
      <w:r>
        <w:fldChar w:fldCharType="separate"/>
      </w:r>
      <w:r w:rsidR="009533CC">
        <w:rPr>
          <w:noProof/>
        </w:rPr>
        <w:t>4</w:t>
      </w:r>
      <w:r>
        <w:fldChar w:fldCharType="end"/>
      </w:r>
      <w:r>
        <w:t xml:space="preserve"> </w:t>
      </w:r>
      <w:r w:rsidRPr="00753A31">
        <w:t>Convlutional Neural Network</w:t>
      </w:r>
      <w:r w:rsidR="00E7701F">
        <w:t xml:space="preserve"> Layers</w:t>
      </w:r>
      <w:r w:rsidR="002B1BCC">
        <w:fldChar w:fldCharType="begin" w:fldLock="1"/>
      </w:r>
      <w:r w:rsidR="00D72657">
        <w:instrText>ADDIN CSL_CITATION {"citationItems":[{"id":"ITEM-1","itemData":{"URL":"https://saturncloud.io/blog/a-comprehensive-guide-to-convolutional-neural-networks-the-eli5-way/","accessed":{"date-parts":[["2024","3","22"]]},"author":[{"dropping-particle":"","family":"Saha","given":"Sumit","non-dropping-particle":"","parse-names":false,"suffix":""}],"container-title":"Sturn Cloud Blog","id":"ITEM-1","issued":{"date-parts":[["2018"]]},"title":"A Guide to Convolutional Neural Networks — the ELI5 way","type":"webpage"},"uris":["http://www.mendeley.com/documents/?uuid=f27206b8-6cc6-46bc-8ce2-744dcc394f03"]}],"mendeley":{"formattedCitation":"(Saha, 2018)","plainTextFormattedCitation":"(Saha, 2018)","previouslyFormattedCitation":"(Saha, 2018)"},"properties":{"noteIndex":0},"schema":"https://github.com/citation-style-language/schema/raw/master/csl-citation.json"}</w:instrText>
      </w:r>
      <w:r w:rsidR="002B1BCC">
        <w:fldChar w:fldCharType="separate"/>
      </w:r>
      <w:r w:rsidR="002B1BCC" w:rsidRPr="002B1BCC">
        <w:rPr>
          <w:noProof/>
        </w:rPr>
        <w:t>(Saha, 2018)</w:t>
      </w:r>
      <w:r w:rsidR="002B1BCC">
        <w:fldChar w:fldCharType="end"/>
      </w:r>
    </w:p>
    <w:p w14:paraId="78B4BDC6" w14:textId="3B125A64" w:rsidR="007A63F3" w:rsidRDefault="006F711E" w:rsidP="00CE0CE0">
      <w:r>
        <w:t>Gambar</w:t>
      </w:r>
      <w:r w:rsidR="003F57ED">
        <w:t xml:space="preserve"> 2.</w:t>
      </w:r>
      <w:r w:rsidR="00D149AF">
        <w:t>4</w:t>
      </w:r>
      <w:r w:rsidR="00CC00D1">
        <w:t xml:space="preserve"> menunjukan bahwa</w:t>
      </w:r>
      <w:r>
        <w:t xml:space="preserve"> </w:t>
      </w:r>
      <w:r w:rsidR="00CE0CE0" w:rsidRPr="00CE0CE0">
        <w:t>inputa</w:t>
      </w:r>
      <w:r w:rsidR="00CC00D1">
        <w:t>n akan</w:t>
      </w:r>
      <w:r w:rsidR="00CE0CE0" w:rsidRPr="00CE0CE0">
        <w:t xml:space="preserve"> mengalami proses konvolusi pada segmen pembelajaran fitur (</w:t>
      </w:r>
      <w:r w:rsidR="00CE0CE0" w:rsidRPr="00CE0CE0">
        <w:rPr>
          <w:i/>
          <w:iCs/>
        </w:rPr>
        <w:t>feature learning</w:t>
      </w:r>
      <w:r w:rsidR="00CE0CE0" w:rsidRPr="00CE0CE0">
        <w:t>). Fitur, yang merupakan elemen-elemen dalam citra yang diekstraksi oleh filter, kemudian dijadikan peta fitur (</w:t>
      </w:r>
      <w:r w:rsidR="00CE0CE0" w:rsidRPr="00CE0CE0">
        <w:rPr>
          <w:i/>
          <w:iCs/>
        </w:rPr>
        <w:t>feature map</w:t>
      </w:r>
      <w:r w:rsidR="00CE0CE0" w:rsidRPr="00CE0CE0">
        <w:t>). Dalam fase pembelajaran fitur, terdapat lapisan tersembunyi (</w:t>
      </w:r>
      <w:r w:rsidR="00CE0CE0" w:rsidRPr="002F4BD9">
        <w:rPr>
          <w:i/>
          <w:iCs/>
        </w:rPr>
        <w:t>hidden layer</w:t>
      </w:r>
      <w:r w:rsidR="00CE0CE0" w:rsidRPr="00CE0CE0">
        <w:t>) yang mencakup lapisan-lapisan konvolusi dan pooling maksimum (</w:t>
      </w:r>
      <w:r w:rsidR="00CE0CE0" w:rsidRPr="002F4BD9">
        <w:rPr>
          <w:i/>
          <w:iCs/>
        </w:rPr>
        <w:t>max pooling</w:t>
      </w:r>
      <w:r w:rsidR="00CE0CE0" w:rsidRPr="00CE0CE0">
        <w:t>). Menyusul segmen pembelajaran fitur, terdapat fase klasifikasi, di mana transformasi fitur menjadi bentuk satu dimensi dijalankan menggunakan teknik pelandaian (</w:t>
      </w:r>
      <w:r w:rsidR="00CE0CE0" w:rsidRPr="002F4BD9">
        <w:rPr>
          <w:i/>
          <w:iCs/>
        </w:rPr>
        <w:t>flattening</w:t>
      </w:r>
      <w:r w:rsidR="00CE0CE0" w:rsidRPr="00CE0CE0">
        <w:t xml:space="preserve">). Selanjutnya, fitur tersebut diklasifikasikan melalui sejumlah </w:t>
      </w:r>
      <w:r w:rsidR="00CE0CE0" w:rsidRPr="006C2785">
        <w:rPr>
          <w:i/>
          <w:iCs/>
        </w:rPr>
        <w:t>neuron</w:t>
      </w:r>
      <w:r w:rsidR="00CE0CE0" w:rsidRPr="00CE0CE0">
        <w:t xml:space="preserve"> dan mencapai </w:t>
      </w:r>
      <w:r w:rsidR="00CE0CE0" w:rsidRPr="006C2785">
        <w:rPr>
          <w:i/>
          <w:iCs/>
        </w:rPr>
        <w:t>neuron</w:t>
      </w:r>
      <w:r w:rsidR="00CE0CE0" w:rsidRPr="00CE0CE0">
        <w:t xml:space="preserve"> keluaran, dengan jumlah yang setara dengan jumlah kelas yang ada dalam rangka klasifikasi.</w:t>
      </w:r>
    </w:p>
    <w:p w14:paraId="1CE86C4E" w14:textId="197B0FEC" w:rsidR="00812148" w:rsidRPr="00812148" w:rsidRDefault="00812148" w:rsidP="00812148">
      <w:pPr>
        <w:pStyle w:val="Heading3"/>
        <w:rPr>
          <w:i/>
          <w:iCs/>
        </w:rPr>
      </w:pPr>
      <w:r w:rsidRPr="00812148">
        <w:rPr>
          <w:i/>
          <w:iCs/>
        </w:rPr>
        <w:t>Convolution Layer</w:t>
      </w:r>
    </w:p>
    <w:p w14:paraId="0F800CD6" w14:textId="4C93943A" w:rsidR="00C74A02" w:rsidRDefault="006D5CA5" w:rsidP="00A91C4C">
      <w:r w:rsidRPr="006D5CA5">
        <w:rPr>
          <w:i/>
          <w:iCs/>
        </w:rPr>
        <w:t>Convolution Layer</w:t>
      </w:r>
      <w:r>
        <w:t xml:space="preserve"> atau </w:t>
      </w:r>
      <w:r w:rsidR="00C15B75" w:rsidRPr="00C15B75">
        <w:t xml:space="preserve">Lapisan konvolusional adalah elemen kunci dalam arsitektur Jaringan Saraf Tiruan Konvolusional. Komponen ini terdiri dari </w:t>
      </w:r>
      <w:r w:rsidR="00C15B75" w:rsidRPr="00C15B75">
        <w:lastRenderedPageBreak/>
        <w:t>kumpulan filter yang diterapkan melalui operasi konvolusi pada input yang disajikan. Operasi ini menghasilkan apa yang dikenal sebagai peta fitur. Dalam konteks lapisan konvolusional, setiap filter diwakili oleh matriks yang mengandung serangkaian nilai yang unik. Nilai-nilai ini, yang berfungsi mirip dengan bobot, akan mengalami proses pembaruan sepanjang fase pelatihan sesudah dilakukannya konvolusi. Operasi konvolusi itu sendiri melibatkan perkalian matriks antara filter dan lapisan konvolusional, dengan output dari operasi ini kemudian diakumulasikan untuk menghasilkan peta fitur yang diinginkan</w:t>
      </w:r>
      <w:r w:rsidR="007B7B81">
        <w:t xml:space="preserve"> </w:t>
      </w:r>
      <w:r w:rsidR="00C15B75">
        <w:fldChar w:fldCharType="begin" w:fldLock="1"/>
      </w:r>
      <w:r w:rsidR="002B1BCC">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C15B75">
        <w:fldChar w:fldCharType="separate"/>
      </w:r>
      <w:r w:rsidR="002B1BCC" w:rsidRPr="002B1BCC">
        <w:rPr>
          <w:noProof/>
        </w:rPr>
        <w:t>(Denata et al., 2021)</w:t>
      </w:r>
      <w:r w:rsidR="00C15B75">
        <w:fldChar w:fldCharType="end"/>
      </w:r>
      <w:r w:rsidR="00C15B75" w:rsidRPr="00C15B75">
        <w:t>.</w:t>
      </w:r>
    </w:p>
    <w:p w14:paraId="47089A05" w14:textId="77777777" w:rsidR="003F57ED" w:rsidRDefault="009C167E" w:rsidP="003F57ED">
      <w:pPr>
        <w:keepNext/>
        <w:ind w:firstLine="0"/>
        <w:jc w:val="center"/>
      </w:pPr>
      <w:r>
        <w:rPr>
          <w:noProof/>
        </w:rPr>
        <w:drawing>
          <wp:inline distT="0" distB="0" distL="0" distR="0" wp14:anchorId="30C9D9DE" wp14:editId="24F9801A">
            <wp:extent cx="3600450" cy="123634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3615582" cy="1241545"/>
                    </a:xfrm>
                    <a:prstGeom prst="rect">
                      <a:avLst/>
                    </a:prstGeom>
                  </pic:spPr>
                </pic:pic>
              </a:graphicData>
            </a:graphic>
          </wp:inline>
        </w:drawing>
      </w:r>
    </w:p>
    <w:p w14:paraId="5EE9CF67" w14:textId="6FAB7E68" w:rsidR="003F57ED" w:rsidRDefault="003F57ED" w:rsidP="000B77D7">
      <w:pPr>
        <w:pStyle w:val="Caption"/>
      </w:pPr>
      <w:r>
        <w:t xml:space="preserve">Gambar 2. </w:t>
      </w:r>
      <w:r>
        <w:fldChar w:fldCharType="begin"/>
      </w:r>
      <w:r>
        <w:instrText xml:space="preserve"> SEQ Gambar_2. \* ARABIC </w:instrText>
      </w:r>
      <w:r>
        <w:fldChar w:fldCharType="separate"/>
      </w:r>
      <w:r w:rsidR="009533CC">
        <w:rPr>
          <w:noProof/>
        </w:rPr>
        <w:t>5</w:t>
      </w:r>
      <w:r>
        <w:fldChar w:fldCharType="end"/>
      </w:r>
      <w:r>
        <w:t xml:space="preserve"> Proses Konvolusi </w:t>
      </w:r>
      <w:r w:rsidR="0036587F">
        <w:fldChar w:fldCharType="begin" w:fldLock="1"/>
      </w:r>
      <w:r w:rsidR="002B1BCC">
        <w:instrText>ADDIN CSL_CITATION {"citationItems":[{"id":"ITEM-1","itemData":{"DOI":"https://doi.org/10.1016/B978-0-12-822822-7.00003-X","abstract":"Autism spectrum disorder (ASD) covers a wide range of behavioral abnormality. There is an increase in the number of patients suffering from ASD. However, the researchers are yet to find any effective biomarker that can diagnose ASD accurately. The diagnosis process is still based on the interview and observation of the patients, which is at fault sometimes. In this study, we proposed a diagnosis process of ASD with a convolutional autoencoder (CAE) model, where the structural (T1-weighted) images by magnetic resonance imaging are used. At first, we trained the CAE using only one type of subjects (either ASD or healthy control subjects). Then we used the CAE to reconstruct the images of both the types of subjects and measured the similarity between the input image and the reconstructed image. Finally, using the similarity metrics, we trained support vector machine and linear discriminant analysis for the diagnosis of ASD. Our proposed diagnosis framework achieved a classification accuracy of 96.2% for the entire autism brain imaging data exchange 1 dataset, which is better than any state-of-the-art studies.","author":[{"dropping-particle":"","family":"Mostafa","given":"Sakib","non-dropping-particle":"","parse-names":false,"suffix":""},{"dropping-particle":"","family":"Fang-Xiang Wu","given":"","non-dropping-particle":"","parse-names":false,"suffix":""}],"container-title":"Imaging and Signal Analysis","id":"ITEM-1","issued":{"date-parts":[["2021"]]},"page":"23-38","title":"Neural Engineering Techniques for Autism Spectrum Disorder","type":"article-journal","volume":"1"},"uris":["http://www.mendeley.com/documents/?uuid=6cfc48d7-4942-446e-b527-d95852d052d0"]}],"mendeley":{"formattedCitation":"(Mostafa &amp; Fang-Xiang Wu, 2021)","plainTextFormattedCitation":"(Mostafa &amp; Fang-Xiang Wu, 2021)","previouslyFormattedCitation":"(Mostafa &amp; Fang-Xiang Wu, 2021)"},"properties":{"noteIndex":0},"schema":"https://github.com/citation-style-language/schema/raw/master/csl-citation.json"}</w:instrText>
      </w:r>
      <w:r w:rsidR="0036587F">
        <w:fldChar w:fldCharType="separate"/>
      </w:r>
      <w:r w:rsidR="002B1BCC" w:rsidRPr="002B1BCC">
        <w:rPr>
          <w:noProof/>
        </w:rPr>
        <w:t>(Mostafa &amp; Fang-Xiang Wu, 2021)</w:t>
      </w:r>
      <w:r w:rsidR="0036587F">
        <w:fldChar w:fldCharType="end"/>
      </w:r>
    </w:p>
    <w:p w14:paraId="05A16091" w14:textId="45AC53E1" w:rsidR="0013659E" w:rsidRDefault="00A8106C" w:rsidP="00A8106C">
      <w:pPr>
        <w:pStyle w:val="Heading3"/>
        <w:rPr>
          <w:i/>
          <w:iCs/>
        </w:rPr>
      </w:pPr>
      <w:r w:rsidRPr="00A8106C">
        <w:rPr>
          <w:i/>
          <w:iCs/>
        </w:rPr>
        <w:t>Pooling Layer</w:t>
      </w:r>
    </w:p>
    <w:p w14:paraId="1A848AA8" w14:textId="77777777" w:rsidR="000B77D7" w:rsidRDefault="00344587" w:rsidP="00EE2AFF">
      <w:pPr>
        <w:rPr>
          <w:lang w:val="en"/>
        </w:rPr>
      </w:pPr>
      <w:r w:rsidRPr="00344587">
        <w:rPr>
          <w:i/>
          <w:iCs/>
          <w:lang w:val="en"/>
        </w:rPr>
        <w:t>Pooling Layer</w:t>
      </w:r>
      <w:r>
        <w:rPr>
          <w:lang w:val="en"/>
        </w:rPr>
        <w:t xml:space="preserve"> </w:t>
      </w:r>
      <w:r w:rsidR="00441B05" w:rsidRPr="00441B05">
        <w:rPr>
          <w:lang w:val="en"/>
        </w:rPr>
        <w:t>adalah sebuah komponen penting yang terletak antara lapisan konvolusi dalam arsitektur jaringan saraf tiruan. Fungsi utama dari layer ini adalah untuk melakukan pengurangan volume pada keluaran dari peta fitur, yang dapat menghasilkan percepatan komputasi pada lapisan berikutnya</w:t>
      </w:r>
      <w:r w:rsidR="007B7B81">
        <w:rPr>
          <w:lang w:val="en"/>
        </w:rPr>
        <w:t xml:space="preserve"> </w:t>
      </w:r>
      <w:r w:rsidR="00441B05">
        <w:rPr>
          <w:lang w:val="en"/>
        </w:rPr>
        <w:fldChar w:fldCharType="begin" w:fldLock="1"/>
      </w:r>
      <w:r w:rsidR="002B1BCC">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441B05">
        <w:rPr>
          <w:lang w:val="en"/>
        </w:rPr>
        <w:fldChar w:fldCharType="separate"/>
      </w:r>
      <w:r w:rsidR="002B1BCC" w:rsidRPr="002B1BCC">
        <w:rPr>
          <w:noProof/>
          <w:lang w:val="en"/>
        </w:rPr>
        <w:t>(Denata et al., 2021)</w:t>
      </w:r>
      <w:r w:rsidR="00441B05">
        <w:rPr>
          <w:lang w:val="en"/>
        </w:rPr>
        <w:fldChar w:fldCharType="end"/>
      </w:r>
      <w:r w:rsidR="00441B05" w:rsidRPr="00441B05">
        <w:rPr>
          <w:lang w:val="en"/>
        </w:rPr>
        <w:t>.</w:t>
      </w:r>
    </w:p>
    <w:p w14:paraId="08C7C660" w14:textId="521F6C24" w:rsidR="008147BE" w:rsidRDefault="008147BE" w:rsidP="000B77D7">
      <w:pPr>
        <w:ind w:firstLine="0"/>
        <w:jc w:val="center"/>
      </w:pPr>
      <w:r>
        <w:rPr>
          <w:noProof/>
          <w:lang w:val="en"/>
        </w:rPr>
        <w:drawing>
          <wp:inline distT="0" distB="0" distL="0" distR="0" wp14:anchorId="6A081CA5" wp14:editId="1DC8FD22">
            <wp:extent cx="3915820" cy="208597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50848" cy="2104634"/>
                    </a:xfrm>
                    <a:prstGeom prst="rect">
                      <a:avLst/>
                    </a:prstGeom>
                  </pic:spPr>
                </pic:pic>
              </a:graphicData>
            </a:graphic>
          </wp:inline>
        </w:drawing>
      </w:r>
    </w:p>
    <w:p w14:paraId="18B5E210" w14:textId="03E074FD" w:rsidR="008147BE" w:rsidRDefault="008147BE" w:rsidP="000B77D7">
      <w:pPr>
        <w:pStyle w:val="Caption"/>
      </w:pPr>
      <w:r>
        <w:t xml:space="preserve">Gambar 2. </w:t>
      </w:r>
      <w:r>
        <w:fldChar w:fldCharType="begin"/>
      </w:r>
      <w:r>
        <w:instrText xml:space="preserve"> SEQ Gambar_2. \* ARABIC </w:instrText>
      </w:r>
      <w:r>
        <w:fldChar w:fldCharType="separate"/>
      </w:r>
      <w:r w:rsidR="009533CC">
        <w:rPr>
          <w:noProof/>
        </w:rPr>
        <w:t>6</w:t>
      </w:r>
      <w:r>
        <w:fldChar w:fldCharType="end"/>
      </w:r>
      <w:r>
        <w:t xml:space="preserve"> Proses Pooling</w:t>
      </w:r>
      <w:r w:rsidR="00105A86">
        <w:t xml:space="preserve"> </w:t>
      </w:r>
      <w:r w:rsidR="00EC376B">
        <w:fldChar w:fldCharType="begin" w:fldLock="1"/>
      </w:r>
      <w:r w:rsidR="00EC376B">
        <w:instrText>ADDIN CSL_CITATION {"citationItems":[{"id":"ITEM-1","itemData":{"URL":"https://pyimagesearch.com/2021/05/14/convolutional-neural-networks-cnns-and-layer-types/","accessed":{"date-parts":[["2024","3","23"]]},"author":[{"dropping-particle":"","family":"Rosebrock","given":"Adrian","non-dropping-particle":"","parse-names":false,"suffix":""}],"container-title":"pyimagesearch","id":"ITEM-1","issued":{"date-parts":[["2021"]]},"title":"Convolutional Neural Networks (CNNs) and Layer Types","type":"webpage"},"uris":["http://www.mendeley.com/documents/?uuid=d6adca46-fd36-474f-927c-ab39f6d43573"]}],"mendeley":{"formattedCitation":"(Rosebrock, 2021)","plainTextFormattedCitation":"(Rosebrock, 2021)","previouslyFormattedCitation":"(Rosebrock, 2021)"},"properties":{"noteIndex":0},"schema":"https://github.com/citation-style-language/schema/raw/master/csl-citation.json"}</w:instrText>
      </w:r>
      <w:r w:rsidR="00EC376B">
        <w:fldChar w:fldCharType="separate"/>
      </w:r>
      <w:r w:rsidR="00EC376B" w:rsidRPr="00EC376B">
        <w:rPr>
          <w:noProof/>
        </w:rPr>
        <w:t>(Rosebrock, 2021)</w:t>
      </w:r>
      <w:r w:rsidR="00EC376B">
        <w:fldChar w:fldCharType="end"/>
      </w:r>
    </w:p>
    <w:p w14:paraId="4030BA4D" w14:textId="77777777" w:rsidR="003870C9" w:rsidRPr="005040D1" w:rsidRDefault="001C278A" w:rsidP="000B77D7">
      <w:pPr>
        <w:pStyle w:val="Heading3"/>
        <w:rPr>
          <w:i/>
          <w:iCs/>
        </w:rPr>
      </w:pPr>
      <w:r w:rsidRPr="005040D1">
        <w:rPr>
          <w:i/>
          <w:iCs/>
        </w:rPr>
        <w:t>Fully Connected Layer</w:t>
      </w:r>
    </w:p>
    <w:p w14:paraId="0C09BED7" w14:textId="6BCD2556" w:rsidR="00DF46BD" w:rsidRDefault="0038387D" w:rsidP="003870C9">
      <w:r w:rsidRPr="0038387D">
        <w:rPr>
          <w:i/>
          <w:iCs/>
        </w:rPr>
        <w:t>F</w:t>
      </w:r>
      <w:r w:rsidR="003870C9" w:rsidRPr="0038387D">
        <w:rPr>
          <w:i/>
          <w:iCs/>
        </w:rPr>
        <w:t>ully connected layer</w:t>
      </w:r>
      <w:r w:rsidR="003870C9" w:rsidRPr="003870C9">
        <w:t xml:space="preserve"> dalam jaringan saraf</w:t>
      </w:r>
      <w:r>
        <w:t xml:space="preserve"> tiruan</w:t>
      </w:r>
      <w:r w:rsidR="003870C9" w:rsidRPr="003870C9">
        <w:t xml:space="preserve"> adalah struktur yang menghubungkan setiap </w:t>
      </w:r>
      <w:r w:rsidR="003870C9" w:rsidRPr="00C5412F">
        <w:rPr>
          <w:i/>
          <w:iCs/>
        </w:rPr>
        <w:t>neuron</w:t>
      </w:r>
      <w:r w:rsidR="003870C9" w:rsidRPr="003870C9">
        <w:t xml:space="preserve"> aktivasi dari lapisan sebelumnya secara langsung </w:t>
      </w:r>
      <w:r w:rsidR="003870C9" w:rsidRPr="003870C9">
        <w:lastRenderedPageBreak/>
        <w:t xml:space="preserve">dengan setiap </w:t>
      </w:r>
      <w:r w:rsidR="003870C9" w:rsidRPr="00C5412F">
        <w:rPr>
          <w:i/>
          <w:iCs/>
        </w:rPr>
        <w:t>neuron</w:t>
      </w:r>
      <w:r w:rsidR="003870C9" w:rsidRPr="003870C9">
        <w:t xml:space="preserve"> pada lapisan berikutnya. Perbedaan mendasar antara lapisan terhubung penuh dan lapisan konvolusi adalah bahwa dalam lapisan konvolusi, </w:t>
      </w:r>
      <w:r w:rsidR="003870C9" w:rsidRPr="00C5412F">
        <w:rPr>
          <w:i/>
          <w:iCs/>
        </w:rPr>
        <w:t>neuron-neuron</w:t>
      </w:r>
      <w:r w:rsidR="003870C9" w:rsidRPr="003870C9">
        <w:t xml:space="preserve"> hanya terhubung dengan wilayah tertentu dari input, sementara dalam lapisan terhubung penuh, setiap </w:t>
      </w:r>
      <w:r w:rsidR="003870C9" w:rsidRPr="00C5412F">
        <w:rPr>
          <w:i/>
          <w:iCs/>
        </w:rPr>
        <w:t>neuron</w:t>
      </w:r>
      <w:r w:rsidR="003870C9" w:rsidRPr="003870C9">
        <w:t xml:space="preserve"> terhubung dengan semua </w:t>
      </w:r>
      <w:r w:rsidR="003870C9" w:rsidRPr="00C5412F">
        <w:rPr>
          <w:i/>
          <w:iCs/>
        </w:rPr>
        <w:t>neuron</w:t>
      </w:r>
      <w:r w:rsidR="003870C9" w:rsidRPr="003870C9">
        <w:t xml:space="preserve"> pada lapisan sebelumnya</w:t>
      </w:r>
      <w:r>
        <w:fldChar w:fldCharType="begin" w:fldLock="1"/>
      </w:r>
      <w:r w:rsidR="00351689">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fldChar w:fldCharType="separate"/>
      </w:r>
      <w:r w:rsidRPr="0038387D">
        <w:rPr>
          <w:noProof/>
        </w:rPr>
        <w:t>(Denata et al., 2021)</w:t>
      </w:r>
      <w:r>
        <w:fldChar w:fldCharType="end"/>
      </w:r>
      <w:r w:rsidR="003870C9" w:rsidRPr="003870C9">
        <w:t>.</w:t>
      </w:r>
      <w:r w:rsidR="00DF46BD">
        <w:t xml:space="preserve"> </w:t>
      </w:r>
      <w:r w:rsidR="00DF46BD" w:rsidRPr="00DF46BD">
        <w:t>Pada titik ini, semua fitur yang telah dipelajari oleh jaringan dari gambar akan digunakan untuk melakukan klasifikasi. Lapisan terhubung penuh dapat dianggap sebagai lapisan dari jaringan saraf tiruan tradisional (</w:t>
      </w:r>
      <w:r w:rsidR="00DF46BD" w:rsidRPr="00BF2016">
        <w:rPr>
          <w:i/>
          <w:iCs/>
        </w:rPr>
        <w:t>multilayer perceptrons</w:t>
      </w:r>
      <w:r w:rsidR="00DF46BD" w:rsidRPr="00DF46BD">
        <w:t>) yang digunakan untuk mengklasifikasikan gambar berdasarkan fitur-fitur yang telah diidentifikasi oleh lapisan sebelumnya.</w:t>
      </w:r>
    </w:p>
    <w:p w14:paraId="16B6BB1C" w14:textId="1F70ABBD" w:rsidR="00DF46BD" w:rsidRDefault="00DF46BD" w:rsidP="00DF46BD">
      <w:pPr>
        <w:ind w:firstLine="0"/>
      </w:pPr>
    </w:p>
    <w:p w14:paraId="23746B19" w14:textId="2804F7B7" w:rsidR="00DF46BD" w:rsidRDefault="00DF46BD" w:rsidP="00DF46BD">
      <w:pPr>
        <w:pStyle w:val="Heading2"/>
        <w:rPr>
          <w:i/>
          <w:iCs/>
        </w:rPr>
      </w:pPr>
      <w:r w:rsidRPr="009110C4">
        <w:t>Tensor</w:t>
      </w:r>
      <w:r w:rsidR="00B473FD" w:rsidRPr="009110C4">
        <w:t>F</w:t>
      </w:r>
      <w:r w:rsidRPr="009110C4">
        <w:t>low</w:t>
      </w:r>
    </w:p>
    <w:p w14:paraId="10644ED4" w14:textId="7A81FAEA" w:rsidR="00FD24B0" w:rsidRDefault="00FD24B0" w:rsidP="00FD24B0">
      <w:pPr>
        <w:rPr>
          <w:lang w:val="en"/>
        </w:rPr>
      </w:pPr>
      <w:r w:rsidRPr="009110C4">
        <w:rPr>
          <w:lang w:val="en"/>
        </w:rPr>
        <w:t>TensorFlow</w:t>
      </w:r>
      <w:r>
        <w:rPr>
          <w:lang w:val="en"/>
        </w:rPr>
        <w:t xml:space="preserve"> adalah</w:t>
      </w:r>
      <w:r w:rsidRPr="00FD24B0">
        <w:rPr>
          <w:lang w:val="en"/>
        </w:rPr>
        <w:t xml:space="preserve"> sebuah </w:t>
      </w:r>
      <w:r w:rsidRPr="00D668A7">
        <w:rPr>
          <w:i/>
          <w:iCs/>
          <w:lang w:val="en"/>
        </w:rPr>
        <w:t>framework</w:t>
      </w:r>
      <w:r w:rsidRPr="00FD24B0">
        <w:rPr>
          <w:lang w:val="en"/>
        </w:rPr>
        <w:t xml:space="preserve"> komputasi yang terkenal dalam pembangunan model pembelajaran mesin, menawarkan serangkaian alat yang beragam yang memfasilitasi pembangunan model pada berbagai tingkat abstraksi. Dengan kemampuannya yang luar biasa, </w:t>
      </w:r>
      <w:r w:rsidRPr="006C450F">
        <w:rPr>
          <w:lang w:val="en"/>
        </w:rPr>
        <w:t>TensorFlow</w:t>
      </w:r>
      <w:r w:rsidRPr="00FD24B0">
        <w:rPr>
          <w:lang w:val="en"/>
        </w:rPr>
        <w:t xml:space="preserve"> mampu menjalankan grafik komputasi pada berbagai platform hardware seperti CPU, GPU, dan TPU</w:t>
      </w:r>
      <w:r w:rsidR="00351689">
        <w:rPr>
          <w:lang w:val="en"/>
        </w:rPr>
        <w:t xml:space="preserve"> </w:t>
      </w:r>
      <w:r w:rsidR="00351689">
        <w:rPr>
          <w:lang w:val="en"/>
        </w:rPr>
        <w:fldChar w:fldCharType="begin" w:fldLock="1"/>
      </w:r>
      <w:r w:rsidR="004F618A">
        <w:rPr>
          <w:lang w:val="en"/>
        </w:rPr>
        <w:instrText>ADDIN CSL_CITATION {"citationItems":[{"id":"ITEM-1","itemData":{"abstract":"Bahasa Isyarat Indonesia atau BISINDO digunakan oleh masyarakat yang memiliki keterbatasan berbicara atau mendengar namun tidak bagi masyarakat lainnya. Hal ini menyebabkan pengguna BISINDO kesulitan menyampaikan informasi karena hanya beberapa masyarakat yang mengerti BISINDO. Oleh karena itu, dikembangkan sebuah aplikasi untuk membantu komunikasi antara pengguna BISINDO dan Bahasa Indonesia secara realtime. Klasifikasi BISINDO dilakukan dengan metode Convolutional Neural Network dan arsiktektur MobilenetV2 menggunakan tensorflow. Hasil klasifikasi digunakan sebagai model pada android untuk selanjutnya dikonversi menjadi suara. Berdasarkan pengujian model, tingkat akurasi yang dihasilkan mencapai 54,8% dalam mengklasifikasi 30 bahasa isyarat. Sehingga, performa dari model dapat dikatakan belum optimal dalam mengklasifikasikan. Berdasarkan pengujian aplikasi kepada 30% responden diperoleh hasil responden sangat setuju dengan adanya aplikasi ini dengan nilai rata-rata sebesar 83,95%.","author":[{"dropping-particle":"","family":"Hikmatia A. E.","given":"Nasha","non-dropping-particle":"","parse-names":false,"suffix":""},{"dropping-particle":"","family":"Ihsan Zul","given":"Muhammad","non-dropping-particle":"","parse-names":false,"suffix":""}],"container-title":"Jurnal Komputer Terapan","id":"ITEM-1","issue":"1","issued":{"date-parts":[["2021"]]},"page":"74-83","title":"Aplikasi Penerjemah Bahasa Isyarat Indonesia menjadi Suara berbasis Android menggunakan Tensorflow","type":"article-journal","volume":"7"},"uris":["http://www.mendeley.com/documents/?uuid=c874513c-b829-47fa-9996-12b53fe94a03"]}],"mendeley":{"formattedCitation":"(Hikmatia A. E. &amp; Ihsan Zul, 2021)","plainTextFormattedCitation":"(Hikmatia A. E. &amp; Ihsan Zul, 2021)","previouslyFormattedCitation":"(Hikmatia A. E. &amp; Ihsan Zul, 2021)"},"properties":{"noteIndex":0},"schema":"https://github.com/citation-style-language/schema/raw/master/csl-citation.json"}</w:instrText>
      </w:r>
      <w:r w:rsidR="00351689">
        <w:rPr>
          <w:lang w:val="en"/>
        </w:rPr>
        <w:fldChar w:fldCharType="separate"/>
      </w:r>
      <w:r w:rsidR="00351689" w:rsidRPr="00351689">
        <w:rPr>
          <w:noProof/>
          <w:lang w:val="en"/>
        </w:rPr>
        <w:t>(Hikmatia A. E. &amp; Ihsan Zul, 2021)</w:t>
      </w:r>
      <w:r w:rsidR="00351689">
        <w:rPr>
          <w:lang w:val="en"/>
        </w:rPr>
        <w:fldChar w:fldCharType="end"/>
      </w:r>
      <w:r w:rsidRPr="00FD24B0">
        <w:rPr>
          <w:lang w:val="en"/>
        </w:rPr>
        <w:t xml:space="preserve">. Fleksibilitas ini memungkinkan para peneliti dan praktisi untuk memanfaatkan sumber daya komputasi yang tersedia dengan cara yang paling efisien dan efektif untuk kebutuhan pengembangan model mereka. Sebagai tambahan, </w:t>
      </w:r>
      <w:r w:rsidRPr="00D668A7">
        <w:rPr>
          <w:i/>
          <w:iCs/>
          <w:lang w:val="en"/>
        </w:rPr>
        <w:t>TensorFlow</w:t>
      </w:r>
      <w:r w:rsidRPr="00FD24B0">
        <w:rPr>
          <w:lang w:val="en"/>
        </w:rPr>
        <w:t xml:space="preserve"> juga memungkinkan adaptabilitas yang tinggi dalam merancang dan mengimplementasikan model pembelajaran mesin, memastikan bahwa pengguna dapat menyesuaikan model mereka dengan kebutuhan khusus dan infrastruktur yang tersedia dengan optimal.</w:t>
      </w:r>
    </w:p>
    <w:p w14:paraId="7FDA48C0" w14:textId="7425F1D9" w:rsidR="00151BE5" w:rsidRDefault="00151BE5" w:rsidP="00151BE5">
      <w:pPr>
        <w:ind w:firstLine="0"/>
        <w:rPr>
          <w:lang w:val="en"/>
        </w:rPr>
      </w:pPr>
    </w:p>
    <w:p w14:paraId="6EBBF4A9" w14:textId="3B063A2F" w:rsidR="00151BE5" w:rsidRDefault="00151BE5" w:rsidP="00151BE5">
      <w:pPr>
        <w:pStyle w:val="Heading2"/>
        <w:rPr>
          <w:i/>
          <w:iCs/>
        </w:rPr>
      </w:pPr>
      <w:r w:rsidRPr="005D6E85">
        <w:rPr>
          <w:i/>
          <w:iCs/>
        </w:rPr>
        <w:t>Keras</w:t>
      </w:r>
    </w:p>
    <w:p w14:paraId="78F2FE8E" w14:textId="1D0B6F80" w:rsidR="00151BE5" w:rsidRDefault="004F618A" w:rsidP="004F618A">
      <w:pPr>
        <w:rPr>
          <w:lang w:val="en"/>
        </w:rPr>
      </w:pPr>
      <w:r w:rsidRPr="004F618A">
        <w:rPr>
          <w:i/>
          <w:iCs/>
          <w:lang w:val="en"/>
        </w:rPr>
        <w:t>Keras</w:t>
      </w:r>
      <w:r w:rsidRPr="004F618A">
        <w:rPr>
          <w:lang w:val="en"/>
        </w:rPr>
        <w:t xml:space="preserve"> merupakan perangkat lunak berbasis </w:t>
      </w:r>
      <w:r w:rsidRPr="000350F9">
        <w:rPr>
          <w:lang w:val="en"/>
        </w:rPr>
        <w:t>Python</w:t>
      </w:r>
      <w:r w:rsidRPr="004F618A">
        <w:rPr>
          <w:lang w:val="en"/>
        </w:rPr>
        <w:t xml:space="preserve"> yang dirancang untuk fasilitasi komputasi cerdas, termasuk dalam hal ini adalah pengolahan citra, konversi formula, dan proses klasifikasi. Sebagai pustaka jaringan saraf yang </w:t>
      </w:r>
      <w:r w:rsidRPr="004F618A">
        <w:rPr>
          <w:i/>
          <w:iCs/>
          <w:lang w:val="en"/>
        </w:rPr>
        <w:t>user-friendly</w:t>
      </w:r>
      <w:r w:rsidRPr="004F618A">
        <w:rPr>
          <w:lang w:val="en"/>
        </w:rPr>
        <w:t xml:space="preserve">, </w:t>
      </w:r>
      <w:r w:rsidRPr="00B473FD">
        <w:rPr>
          <w:i/>
          <w:iCs/>
          <w:lang w:val="en"/>
        </w:rPr>
        <w:t>Keras</w:t>
      </w:r>
      <w:r w:rsidRPr="004F618A">
        <w:rPr>
          <w:lang w:val="en"/>
        </w:rPr>
        <w:t xml:space="preserve"> beroperasi dengan menggunakan </w:t>
      </w:r>
      <w:r w:rsidRPr="00B473FD">
        <w:rPr>
          <w:i/>
          <w:iCs/>
          <w:lang w:val="en"/>
        </w:rPr>
        <w:t>TensorFlow</w:t>
      </w:r>
      <w:r w:rsidRPr="004F618A">
        <w:rPr>
          <w:lang w:val="en"/>
        </w:rPr>
        <w:t xml:space="preserve"> dan </w:t>
      </w:r>
      <w:r w:rsidRPr="00B473FD">
        <w:rPr>
          <w:i/>
          <w:iCs/>
          <w:lang w:val="en"/>
        </w:rPr>
        <w:t>Theano</w:t>
      </w:r>
      <w:r w:rsidRPr="004F618A">
        <w:rPr>
          <w:lang w:val="en"/>
        </w:rPr>
        <w:t xml:space="preserve"> sebagai </w:t>
      </w:r>
      <w:r w:rsidRPr="00B473FD">
        <w:rPr>
          <w:i/>
          <w:iCs/>
          <w:lang w:val="en"/>
        </w:rPr>
        <w:t>backend</w:t>
      </w:r>
      <w:r w:rsidRPr="004F618A">
        <w:rPr>
          <w:lang w:val="en"/>
        </w:rPr>
        <w:t>, memungkinkan penggunaannya secara efisien baik pada unit pemrosesan sentral (CPU) maupun unit pemrosesan grafis (GPU)</w:t>
      </w:r>
      <w:r>
        <w:rPr>
          <w:lang w:val="en"/>
        </w:rPr>
        <w:t xml:space="preserve"> </w:t>
      </w:r>
      <w:r>
        <w:rPr>
          <w:lang w:val="en"/>
        </w:rPr>
        <w:fldChar w:fldCharType="begin" w:fldLock="1"/>
      </w:r>
      <w:r w:rsidR="00AF31EC">
        <w:rPr>
          <w:lang w:val="en"/>
        </w:rPr>
        <w:instrText>ADDIN CSL_CITATION {"citationItems":[{"id":"ITEM-1","itemData":{"DOI":"10.25273/doubleclick.v4i2.8188","ISSN":"2685-2152","abstract":"&lt;p&gt;Penelitian ini berlandaskan pada masalah data radar di lokasi studi kasus, yaitu Lembaga Penerbangan dan Antariksa Nasional (LAPAN). Sistem sebelumnya yang sudah dibangun menggunakan radar kapal untuk mendeteksi cuaca yang diberi nama SANTANU. Terkadang saat pengamatan terjadi gangguan gangguan yang menyebabkan radar tidak menghasilkan data secara utuh sehingga sistem ini menghasilkan data yang tidak normal. Penelitian ini bertujuan untuk bisa mengenali data data yang tidak normal tersebut, sehingga jika dalam pengamatannya sering muncul data tidak normal dapat dilakukan penanganan pada radar cuaca tersebut. Hasil yang didapatkan dengan menggunakan algoritma CNN didapat nilai akurasi latih (training accuracy) sebesar 98.2% dan 96.6% pada akurasi validasi. Hasil ini menunjukan data yang sudah diklasifikasi menggunakan algoritma CNN menghasilkan akurasi yang baik.&lt;/p&gt;","author":[{"dropping-particle":"","family":"Ihsan","given":"Candra Nur","non-dropping-particle":"","parse-names":false,"suffix":""}],"container-title":"DoubleClick: Journal of Computer and Information Technology","id":"ITEM-1","issue":"2","issued":{"date-parts":[["2021"]]},"page":"115","title":"Klasifikasi Data Radar Menggunakan Algoritma Convolutional Neural Network (CNN)","type":"article-journal","volume":"4"},"uris":["http://www.mendeley.com/documents/?uuid=0538e6a4-f682-4bab-adda-689c49fc4c52"]}],"mendeley":{"formattedCitation":"(Ihsan, 2021)","plainTextFormattedCitation":"(Ihsan, 2021)","previouslyFormattedCitation":"(Ihsan, 2021)"},"properties":{"noteIndex":0},"schema":"https://github.com/citation-style-language/schema/raw/master/csl-citation.json"}</w:instrText>
      </w:r>
      <w:r>
        <w:rPr>
          <w:lang w:val="en"/>
        </w:rPr>
        <w:fldChar w:fldCharType="separate"/>
      </w:r>
      <w:r w:rsidRPr="004F618A">
        <w:rPr>
          <w:noProof/>
          <w:lang w:val="en"/>
        </w:rPr>
        <w:t>(Ihsan, 2021)</w:t>
      </w:r>
      <w:r>
        <w:rPr>
          <w:lang w:val="en"/>
        </w:rPr>
        <w:fldChar w:fldCharType="end"/>
      </w:r>
      <w:r w:rsidRPr="004F618A">
        <w:rPr>
          <w:lang w:val="en"/>
        </w:rPr>
        <w:t xml:space="preserve">. </w:t>
      </w:r>
      <w:r w:rsidRPr="00B473FD">
        <w:rPr>
          <w:i/>
          <w:iCs/>
          <w:lang w:val="en"/>
        </w:rPr>
        <w:t>Framework</w:t>
      </w:r>
      <w:r w:rsidRPr="004F618A">
        <w:rPr>
          <w:lang w:val="en"/>
        </w:rPr>
        <w:t xml:space="preserve"> ini menawarkan dukungan luas terhadap berbagai arsitektur jaringan saraf, mulai dari </w:t>
      </w:r>
      <w:r w:rsidRPr="004F618A">
        <w:rPr>
          <w:lang w:val="en"/>
        </w:rPr>
        <w:lastRenderedPageBreak/>
        <w:t xml:space="preserve">jaringan yang sepenuhnya terkoneksi, jaringan konvolusional, lapisan </w:t>
      </w:r>
      <w:r w:rsidRPr="00B473FD">
        <w:rPr>
          <w:i/>
          <w:iCs/>
          <w:lang w:val="en"/>
        </w:rPr>
        <w:t>pooling</w:t>
      </w:r>
      <w:r w:rsidRPr="004F618A">
        <w:rPr>
          <w:lang w:val="en"/>
        </w:rPr>
        <w:t xml:space="preserve">, jaringan berulang, hingga lapisan </w:t>
      </w:r>
      <w:r w:rsidRPr="00B473FD">
        <w:rPr>
          <w:i/>
          <w:iCs/>
          <w:lang w:val="en"/>
        </w:rPr>
        <w:t>embedding</w:t>
      </w:r>
      <w:r w:rsidRPr="004F618A">
        <w:rPr>
          <w:lang w:val="en"/>
        </w:rPr>
        <w:t xml:space="preserve">. </w:t>
      </w:r>
      <w:r w:rsidRPr="00B473FD">
        <w:rPr>
          <w:i/>
          <w:iCs/>
          <w:lang w:val="en"/>
        </w:rPr>
        <w:t>Keras</w:t>
      </w:r>
      <w:r w:rsidRPr="004F618A">
        <w:rPr>
          <w:lang w:val="en"/>
        </w:rPr>
        <w:t xml:space="preserve"> memungkinkan pengguna untuk mengintegrasikan model-model tersebut dalam pembuatan sistem yang lebih kompleks dan multifungsi. Berkat desainnya yang berbasis </w:t>
      </w:r>
      <w:r w:rsidRPr="00B473FD">
        <w:rPr>
          <w:i/>
          <w:iCs/>
          <w:lang w:val="en"/>
        </w:rPr>
        <w:t>Python</w:t>
      </w:r>
      <w:r w:rsidRPr="004F618A">
        <w:rPr>
          <w:lang w:val="en"/>
        </w:rPr>
        <w:t xml:space="preserve">, </w:t>
      </w:r>
      <w:r w:rsidRPr="00B473FD">
        <w:rPr>
          <w:i/>
          <w:iCs/>
          <w:lang w:val="en"/>
        </w:rPr>
        <w:t>Keras</w:t>
      </w:r>
      <w:r w:rsidRPr="004F618A">
        <w:rPr>
          <w:lang w:val="en"/>
        </w:rPr>
        <w:t xml:space="preserve"> tidak hanya mudah untuk dipasang dan digunakan tetapi juga mendukung eksplorasi dan pembelajaran yang mendalam terhadap pemrograman jaringan saraf. Lebih jauh, integrasi </w:t>
      </w:r>
      <w:r w:rsidRPr="00B473FD">
        <w:rPr>
          <w:i/>
          <w:iCs/>
          <w:lang w:val="en"/>
        </w:rPr>
        <w:t>Keras</w:t>
      </w:r>
      <w:r w:rsidRPr="004F618A">
        <w:rPr>
          <w:lang w:val="en"/>
        </w:rPr>
        <w:t xml:space="preserve"> dengan </w:t>
      </w:r>
      <w:r w:rsidRPr="00B473FD">
        <w:rPr>
          <w:i/>
          <w:iCs/>
          <w:lang w:val="en"/>
        </w:rPr>
        <w:t>backend</w:t>
      </w:r>
      <w:r w:rsidRPr="004F618A">
        <w:rPr>
          <w:lang w:val="en"/>
        </w:rPr>
        <w:t xml:space="preserve"> seperti </w:t>
      </w:r>
      <w:r w:rsidRPr="00B473FD">
        <w:rPr>
          <w:i/>
          <w:iCs/>
          <w:lang w:val="en"/>
        </w:rPr>
        <w:t>TensorFlow</w:t>
      </w:r>
      <w:r w:rsidRPr="004F618A">
        <w:rPr>
          <w:lang w:val="en"/>
        </w:rPr>
        <w:t xml:space="preserve"> dan </w:t>
      </w:r>
      <w:r w:rsidRPr="00B473FD">
        <w:rPr>
          <w:i/>
          <w:iCs/>
          <w:lang w:val="en"/>
        </w:rPr>
        <w:t>Theano</w:t>
      </w:r>
      <w:r w:rsidRPr="004F618A">
        <w:rPr>
          <w:lang w:val="en"/>
        </w:rPr>
        <w:t xml:space="preserve"> menjamin skalabilitas dan optimasi kinerja, memastikan bahwa aplikasi dapat dikembangkan dengan fleksibilitas tinggi sesuai dengan kebutuhan spesifik pengguna.</w:t>
      </w:r>
    </w:p>
    <w:p w14:paraId="13D806AF" w14:textId="0417AC5B" w:rsidR="00855C9F" w:rsidRDefault="00855C9F" w:rsidP="00855C9F">
      <w:pPr>
        <w:ind w:firstLine="0"/>
        <w:rPr>
          <w:lang w:val="en"/>
        </w:rPr>
      </w:pPr>
    </w:p>
    <w:p w14:paraId="1B3BD9E1" w14:textId="78C6690A" w:rsidR="00855C9F" w:rsidRDefault="00855C9F" w:rsidP="00855C9F">
      <w:pPr>
        <w:pStyle w:val="Heading2"/>
        <w:rPr>
          <w:i/>
          <w:iCs/>
        </w:rPr>
      </w:pPr>
      <w:r w:rsidRPr="00E43D62">
        <w:t>Android</w:t>
      </w:r>
    </w:p>
    <w:p w14:paraId="6EB8A4AF" w14:textId="1A331AD1" w:rsidR="00855C9F" w:rsidRPr="00855C9F" w:rsidRDefault="003D680E" w:rsidP="00855C9F">
      <w:pPr>
        <w:rPr>
          <w:lang w:val="en"/>
        </w:rPr>
      </w:pPr>
      <w:r w:rsidRPr="003D680E">
        <w:rPr>
          <w:lang w:val="en"/>
        </w:rPr>
        <w:t>Android merupakan sistem operasi untuk perangkat bergerak yang dikembangkan di atas kernel Linux, mencakup tidak hanya sistem operasi itu sendiri tetapi juga perangkat lunak antara (</w:t>
      </w:r>
      <w:r w:rsidRPr="00DB0968">
        <w:rPr>
          <w:i/>
          <w:iCs/>
          <w:lang w:val="en"/>
        </w:rPr>
        <w:t>middleware</w:t>
      </w:r>
      <w:r w:rsidRPr="003D680E">
        <w:rPr>
          <w:lang w:val="en"/>
        </w:rPr>
        <w:t xml:space="preserve">) dan berbagai aplikasi. Sistem ini menawarkan sebuah platform yang bersifat terbuka, memungkinkan para developer untuk merancang dan mengembangkan aplikasi mereka dengan lebih leluasa. Sebagai sebuah ekosistem yang komprehensif, Android dirancang untuk mendukung inovasi dan kreativitas pengembang aplikasi, dengan menyediakan akses ke fungsi-fungsi perangkat keras perangkat mobile melalui </w:t>
      </w:r>
      <w:r w:rsidRPr="00DB0968">
        <w:rPr>
          <w:i/>
          <w:iCs/>
          <w:lang w:val="en"/>
        </w:rPr>
        <w:t>API</w:t>
      </w:r>
      <w:r w:rsidRPr="003D680E">
        <w:rPr>
          <w:lang w:val="en"/>
        </w:rPr>
        <w:t xml:space="preserve"> yang kaya dan fleksibel. Melalui pendekatan ini, Android berkontribusi pada evolusi teknologi </w:t>
      </w:r>
      <w:r w:rsidRPr="00E43D62">
        <w:rPr>
          <w:i/>
          <w:iCs/>
          <w:lang w:val="en"/>
        </w:rPr>
        <w:t>mobile</w:t>
      </w:r>
      <w:r w:rsidRPr="003D680E">
        <w:rPr>
          <w:lang w:val="en"/>
        </w:rPr>
        <w:t>, memperkaya pengalaman pengguna dengan beragam aplikasi yang dapat disesuaikan dan ditingkatkan sesuai dengan kebutuhan dan preferensi individu</w:t>
      </w:r>
      <w:r w:rsidR="002F4ABA">
        <w:rPr>
          <w:lang w:val="en"/>
        </w:rPr>
        <w:fldChar w:fldCharType="begin" w:fldLock="1"/>
      </w:r>
      <w:r w:rsidR="00C60843">
        <w:rPr>
          <w:lang w:val="en"/>
        </w:rPr>
        <w:instrText>ADDIN CSL_CITATION {"citationItems":[{"id":"ITEM-1","itemData":{"abstract":"Porsi penggunaan bahasa Indonesia dan bahasa Inggris dalam penulisan artikel ilmiah masih terjadi ketimpangan. Menyikapi kondisi di atas, penulis terdorong untuk membahas tentang bagaimana cara membantu proses belajar bahasa Inggris ditingkat dasar agar nantinya ada kesetaraan penggunaan bahasa Indonesia dan bahasa Inggris sebagai penghela ilmu pengetahuan dalam artikel ilmiah. Tujuan penelitian ini adalah agar dapat membuat aplikasi yang mampu membantu dalam pembelajaran khususnya bahasa Inggris dengan mengunakan kemajuan teknologi saat ini sebagai contoh Ponsel Berbasis Android, selanjutnya dapat mempublikasikan penelitian ini dalam bentuk jurnal nasional berreputasi.","author":[{"dropping-particle":"","family":"Azis","given":"Nur","non-dropping-particle":"","parse-names":false,"suffix":""},{"dropping-particle":"","family":"Gali Pribadi","given":"","non-dropping-particle":"","parse-names":false,"suffix":""},{"dropping-particle":"","family":"Manda Savitrie Nurcahya","given":"","non-dropping-particle":"","parse-names":false,"suffix":""}],"container-title":"IKRA-ITH Informatika","id":"ITEM-1","issue":"3","issued":{"date-parts":[["2020"]]},"page":"251-255","title":"Analisa dan Perancangan Aplikasi Pembelajaran Bahasa Inggris Dasar Berbasis Android","type":"article-journal","volume":"4"},"uris":["http://www.mendeley.com/documents/?uuid=fdbbd3b7-a66a-4342-a8cf-0a750781696b"]}],"mendeley":{"formattedCitation":"(Azis et al., 2020)","plainTextFormattedCitation":"(Azis et al., 2020)","previouslyFormattedCitation":"(Azis et al., 2020)"},"properties":{"noteIndex":0},"schema":"https://github.com/citation-style-language/schema/raw/master/csl-citation.json"}</w:instrText>
      </w:r>
      <w:r w:rsidR="002F4ABA">
        <w:rPr>
          <w:lang w:val="en"/>
        </w:rPr>
        <w:fldChar w:fldCharType="separate"/>
      </w:r>
      <w:r w:rsidR="002F4ABA" w:rsidRPr="002F4ABA">
        <w:rPr>
          <w:noProof/>
          <w:lang w:val="en"/>
        </w:rPr>
        <w:t>(Azis et al., 2020)</w:t>
      </w:r>
      <w:r w:rsidR="002F4ABA">
        <w:rPr>
          <w:lang w:val="en"/>
        </w:rPr>
        <w:fldChar w:fldCharType="end"/>
      </w:r>
      <w:r w:rsidRPr="003D680E">
        <w:rPr>
          <w:lang w:val="en"/>
        </w:rPr>
        <w:t>.</w:t>
      </w:r>
    </w:p>
    <w:p w14:paraId="74760E89" w14:textId="7018A35D" w:rsidR="006B5F2E" w:rsidRDefault="006B5F2E" w:rsidP="006B5F2E">
      <w:pPr>
        <w:ind w:firstLine="0"/>
        <w:rPr>
          <w:lang w:val="en"/>
        </w:rPr>
      </w:pPr>
    </w:p>
    <w:p w14:paraId="7C4021E4" w14:textId="47239462" w:rsidR="006B5F2E" w:rsidRDefault="00B0443C" w:rsidP="00A22816">
      <w:pPr>
        <w:pStyle w:val="Heading2"/>
      </w:pPr>
      <w:r>
        <w:t>React Native</w:t>
      </w:r>
    </w:p>
    <w:p w14:paraId="3B005E3A" w14:textId="7FCB3B0A" w:rsidR="004811D6" w:rsidRDefault="00C60843" w:rsidP="00C60843">
      <w:pPr>
        <w:rPr>
          <w:lang w:val="en"/>
        </w:rPr>
      </w:pPr>
      <w:r w:rsidRPr="00C60843">
        <w:rPr>
          <w:lang w:val="en"/>
        </w:rPr>
        <w:t xml:space="preserve">React Native adalah sebuah framework yang menggunakan JavaScript sebagai basisnya, digunakan untuk mengembangkan aplikasi seluler yang dapat berjalan pada kedua platform, yaitu Android dan iOS, secara simultan. Kerangka kerja ini memungkinkan pengembang untuk menulis kode sekali dan menggunakan kembali komponen-komponen yang sama untuk kedua platform tersebut, meningkatkan efisiensi dan produktivitas dalam proses pengembangan aplikasi. Dengan demikian, React Native memberikan solusi yang efektif dan efisien bagi </w:t>
      </w:r>
      <w:r w:rsidRPr="00C60843">
        <w:rPr>
          <w:lang w:val="en"/>
        </w:rPr>
        <w:lastRenderedPageBreak/>
        <w:t>pengembang dalam menciptakan aplikasi seluler yang mendukung kedua sistem operasi utama secara bersamaan</w:t>
      </w:r>
      <w:r w:rsidR="00B940A1">
        <w:rPr>
          <w:lang w:val="en"/>
        </w:rPr>
        <w:fldChar w:fldCharType="begin" w:fldLock="1"/>
      </w:r>
      <w:r w:rsidR="0065643D">
        <w:rPr>
          <w:lang w:val="en"/>
        </w:rPr>
        <w:instrText>ADDIN CSL_CITATION {"citationItems":[{"id":"ITEM-1","itemData":{"abstract":"… Penelitian ini bertujuan untuk membangun dan membuat aplikasi bioskop berbasis Android untuk kota Medan agar memungkinkan penonton untuk memilih film, membeli tiket secara …","author":[{"dropping-particle":"","family":"Nurhidayah","given":"Laila","non-dropping-particle":"","parse-names":false,"suffix":""},{"dropping-particle":"","family":"Salsabillah","given":"Ayna","non-dropping-particle":"","parse-names":false,"suffix":""},{"dropping-particle":"","family":"Yanti","given":"Fitri Rahma","non-dropping-particle":"","parse-names":false,"suffix":""}],"container-title":"Laila Nurhidayah","id":"ITEM-1","issue":"2","issued":{"date-parts":[["2023"]]},"page":"305-314","title":"Perancangan Aplikasi Pemesanan Tiket Bioskop di Kota Medan Berbasis Android","type":"article-journal","volume":"2"},"uris":["http://www.mendeley.com/documents/?uuid=ceb7d6b7-9530-4a14-98aa-504ce1017bb9"]}],"mendeley":{"formattedCitation":"(Nurhidayah et al., 2023)","plainTextFormattedCitation":"(Nurhidayah et al., 2023)","previouslyFormattedCitation":"(Nurhidayah et al., 2023)"},"properties":{"noteIndex":0},"schema":"https://github.com/citation-style-language/schema/raw/master/csl-citation.json"}</w:instrText>
      </w:r>
      <w:r w:rsidR="00B940A1">
        <w:rPr>
          <w:lang w:val="en"/>
        </w:rPr>
        <w:fldChar w:fldCharType="separate"/>
      </w:r>
      <w:r w:rsidR="00B940A1" w:rsidRPr="00B940A1">
        <w:rPr>
          <w:noProof/>
          <w:lang w:val="en"/>
        </w:rPr>
        <w:t>(Nurhidayah et al., 2023)</w:t>
      </w:r>
      <w:r w:rsidR="00B940A1">
        <w:rPr>
          <w:lang w:val="en"/>
        </w:rPr>
        <w:fldChar w:fldCharType="end"/>
      </w:r>
      <w:r w:rsidRPr="00C60843">
        <w:rPr>
          <w:lang w:val="en"/>
        </w:rPr>
        <w:t>.</w:t>
      </w:r>
    </w:p>
    <w:p w14:paraId="319120F0" w14:textId="27A95574" w:rsidR="0077253B" w:rsidRDefault="0077253B" w:rsidP="0077253B">
      <w:pPr>
        <w:ind w:firstLine="0"/>
        <w:rPr>
          <w:lang w:val="en"/>
        </w:rPr>
      </w:pPr>
    </w:p>
    <w:p w14:paraId="26401ACF" w14:textId="0B148345" w:rsidR="0077253B" w:rsidRDefault="0077253B" w:rsidP="0077253B">
      <w:pPr>
        <w:pStyle w:val="Heading2"/>
      </w:pPr>
      <w:r>
        <w:t>Penelitian Terdahulu</w:t>
      </w:r>
    </w:p>
    <w:p w14:paraId="2CFC9541" w14:textId="1150E398" w:rsidR="0077253B" w:rsidRDefault="00FE3F6B" w:rsidP="0077253B">
      <w:pPr>
        <w:rPr>
          <w:lang w:val="en"/>
        </w:rPr>
      </w:pPr>
      <w:r w:rsidRPr="00FE3F6B">
        <w:rPr>
          <w:lang w:val="en"/>
        </w:rPr>
        <w:t>Berikut ini adalah acuan penelitian terdahulu.</w:t>
      </w:r>
    </w:p>
    <w:p w14:paraId="15D2D094" w14:textId="3AC980AA" w:rsidR="00D47C34" w:rsidRDefault="00D47C34" w:rsidP="000B77D7">
      <w:pPr>
        <w:pStyle w:val="Caption"/>
      </w:pPr>
      <w:r>
        <w:t xml:space="preserve">Tabel 2. </w:t>
      </w:r>
      <w:r>
        <w:fldChar w:fldCharType="begin"/>
      </w:r>
      <w:r>
        <w:instrText xml:space="preserve"> SEQ Tabel_2. \* ARABIC </w:instrText>
      </w:r>
      <w:r>
        <w:fldChar w:fldCharType="separate"/>
      </w:r>
      <w:r>
        <w:rPr>
          <w:noProof/>
        </w:rPr>
        <w:t>1</w:t>
      </w:r>
      <w:r>
        <w:fldChar w:fldCharType="end"/>
      </w:r>
      <w:r>
        <w:t xml:space="preserve"> Penelitian terdahulu</w:t>
      </w:r>
    </w:p>
    <w:tbl>
      <w:tblPr>
        <w:tblStyle w:val="TableGrid"/>
        <w:tblW w:w="8784" w:type="dxa"/>
        <w:tblLook w:val="04A0" w:firstRow="1" w:lastRow="0" w:firstColumn="1" w:lastColumn="0" w:noHBand="0" w:noVBand="1"/>
      </w:tblPr>
      <w:tblGrid>
        <w:gridCol w:w="1696"/>
        <w:gridCol w:w="1843"/>
        <w:gridCol w:w="2126"/>
        <w:gridCol w:w="3119"/>
      </w:tblGrid>
      <w:tr w:rsidR="00FE3F6B" w14:paraId="18E6439E" w14:textId="77777777" w:rsidTr="00EC4ED1">
        <w:trPr>
          <w:tblHeader/>
        </w:trPr>
        <w:tc>
          <w:tcPr>
            <w:tcW w:w="1696" w:type="dxa"/>
            <w:shd w:val="clear" w:color="auto" w:fill="B4C6E7" w:themeFill="accent1" w:themeFillTint="66"/>
          </w:tcPr>
          <w:p w14:paraId="5608BDED" w14:textId="0D793B9B" w:rsidR="00FE3F6B" w:rsidRDefault="00FE3F6B" w:rsidP="00AE5F1F">
            <w:pPr>
              <w:ind w:firstLine="0"/>
              <w:jc w:val="center"/>
              <w:rPr>
                <w:lang w:val="en"/>
              </w:rPr>
            </w:pPr>
            <w:r>
              <w:rPr>
                <w:lang w:val="en"/>
              </w:rPr>
              <w:t>Penulis</w:t>
            </w:r>
          </w:p>
        </w:tc>
        <w:tc>
          <w:tcPr>
            <w:tcW w:w="1843" w:type="dxa"/>
            <w:shd w:val="clear" w:color="auto" w:fill="B4C6E7" w:themeFill="accent1" w:themeFillTint="66"/>
          </w:tcPr>
          <w:p w14:paraId="286B1AA5" w14:textId="7BD3D64A" w:rsidR="00FE3F6B" w:rsidRDefault="00D47C34" w:rsidP="00AE5F1F">
            <w:pPr>
              <w:ind w:firstLine="0"/>
              <w:jc w:val="center"/>
              <w:rPr>
                <w:lang w:val="en"/>
              </w:rPr>
            </w:pPr>
            <w:r>
              <w:rPr>
                <w:lang w:val="en"/>
              </w:rPr>
              <w:t>Judul</w:t>
            </w:r>
          </w:p>
        </w:tc>
        <w:tc>
          <w:tcPr>
            <w:tcW w:w="2126" w:type="dxa"/>
            <w:shd w:val="clear" w:color="auto" w:fill="B4C6E7" w:themeFill="accent1" w:themeFillTint="66"/>
          </w:tcPr>
          <w:p w14:paraId="2FE9F4D9" w14:textId="797A0D97" w:rsidR="00FE3F6B" w:rsidRDefault="00D47C34" w:rsidP="00AE5F1F">
            <w:pPr>
              <w:ind w:firstLine="0"/>
              <w:jc w:val="center"/>
              <w:rPr>
                <w:lang w:val="en"/>
              </w:rPr>
            </w:pPr>
            <w:r>
              <w:rPr>
                <w:lang w:val="en"/>
              </w:rPr>
              <w:t>Metode</w:t>
            </w:r>
          </w:p>
        </w:tc>
        <w:tc>
          <w:tcPr>
            <w:tcW w:w="3119" w:type="dxa"/>
            <w:shd w:val="clear" w:color="auto" w:fill="B4C6E7" w:themeFill="accent1" w:themeFillTint="66"/>
          </w:tcPr>
          <w:p w14:paraId="3D62F88E" w14:textId="5FCA421F" w:rsidR="00FE3F6B" w:rsidRDefault="00D47C34" w:rsidP="00AE5F1F">
            <w:pPr>
              <w:ind w:firstLine="0"/>
              <w:jc w:val="center"/>
              <w:rPr>
                <w:lang w:val="en"/>
              </w:rPr>
            </w:pPr>
            <w:r>
              <w:rPr>
                <w:lang w:val="en"/>
              </w:rPr>
              <w:t>Hasil Penelitian</w:t>
            </w:r>
          </w:p>
        </w:tc>
      </w:tr>
      <w:tr w:rsidR="00FE3F6B" w14:paraId="2814B631" w14:textId="77777777" w:rsidTr="00E04674">
        <w:tc>
          <w:tcPr>
            <w:tcW w:w="1696" w:type="dxa"/>
          </w:tcPr>
          <w:p w14:paraId="54BCCAAE" w14:textId="3D65869E" w:rsidR="00FE3F6B" w:rsidRDefault="00D947A4" w:rsidP="00D947A4">
            <w:pPr>
              <w:ind w:firstLine="0"/>
              <w:jc w:val="left"/>
              <w:rPr>
                <w:lang w:val="en"/>
              </w:rPr>
            </w:pPr>
            <w:r w:rsidRPr="00D947A4">
              <w:rPr>
                <w:lang w:val="en"/>
              </w:rPr>
              <w:t>Anwar Fuadi</w:t>
            </w:r>
            <w:r w:rsidR="006E1829">
              <w:rPr>
                <w:lang w:val="en"/>
              </w:rPr>
              <w:t xml:space="preserve">, </w:t>
            </w:r>
            <w:r w:rsidR="006E1829" w:rsidRPr="006E1829">
              <w:rPr>
                <w:lang w:val="en"/>
              </w:rPr>
              <w:t>Aries Suharso</w:t>
            </w:r>
          </w:p>
        </w:tc>
        <w:tc>
          <w:tcPr>
            <w:tcW w:w="1843" w:type="dxa"/>
          </w:tcPr>
          <w:p w14:paraId="40E72478" w14:textId="77777777" w:rsidR="00D947A4" w:rsidRPr="00D947A4" w:rsidRDefault="00D947A4" w:rsidP="00D947A4">
            <w:pPr>
              <w:ind w:firstLine="0"/>
              <w:jc w:val="left"/>
              <w:rPr>
                <w:lang w:val="en"/>
              </w:rPr>
            </w:pPr>
            <w:r w:rsidRPr="00D947A4">
              <w:rPr>
                <w:lang w:val="en"/>
              </w:rPr>
              <w:t xml:space="preserve">Perbandingan Arsitektur </w:t>
            </w:r>
            <w:r w:rsidRPr="00B352B7">
              <w:rPr>
                <w:i/>
                <w:iCs/>
                <w:lang w:val="en"/>
              </w:rPr>
              <w:t>Mobilenet</w:t>
            </w:r>
            <w:r w:rsidRPr="00D947A4">
              <w:rPr>
                <w:lang w:val="en"/>
              </w:rPr>
              <w:t xml:space="preserve"> Dan</w:t>
            </w:r>
          </w:p>
          <w:p w14:paraId="69B85D95" w14:textId="6C3AFBF9" w:rsidR="00FE3F6B" w:rsidRDefault="00933D32" w:rsidP="00D947A4">
            <w:pPr>
              <w:ind w:firstLine="0"/>
              <w:jc w:val="left"/>
              <w:rPr>
                <w:lang w:val="en"/>
              </w:rPr>
            </w:pPr>
            <w:r w:rsidRPr="00933D32">
              <w:rPr>
                <w:i/>
                <w:iCs/>
                <w:lang w:val="en"/>
              </w:rPr>
              <w:t>NASNetMobile</w:t>
            </w:r>
            <w:r w:rsidR="00D947A4" w:rsidRPr="00D947A4">
              <w:rPr>
                <w:lang w:val="en"/>
              </w:rPr>
              <w:t xml:space="preserve"> Untuk Klasifikasi Penyakit Pada Citra</w:t>
            </w:r>
            <w:r w:rsidR="00D947A4">
              <w:rPr>
                <w:lang w:val="en"/>
              </w:rPr>
              <w:t xml:space="preserve"> </w:t>
            </w:r>
            <w:r w:rsidR="00D947A4" w:rsidRPr="00D947A4">
              <w:rPr>
                <w:lang w:val="en"/>
              </w:rPr>
              <w:t>Daun Kentang</w:t>
            </w:r>
          </w:p>
        </w:tc>
        <w:tc>
          <w:tcPr>
            <w:tcW w:w="2126" w:type="dxa"/>
          </w:tcPr>
          <w:p w14:paraId="60EB1E4E" w14:textId="785CDFE4" w:rsidR="00FE3F6B" w:rsidRPr="00B352B7" w:rsidRDefault="00B352B7" w:rsidP="00D947A4">
            <w:pPr>
              <w:ind w:firstLine="0"/>
              <w:jc w:val="left"/>
              <w:rPr>
                <w:i/>
                <w:iCs/>
                <w:lang w:val="en"/>
              </w:rPr>
            </w:pPr>
            <w:r>
              <w:rPr>
                <w:lang w:val="en"/>
              </w:rPr>
              <w:t xml:space="preserve">Menggunkan metode </w:t>
            </w:r>
            <w:r>
              <w:rPr>
                <w:i/>
                <w:iCs/>
                <w:lang w:val="en"/>
              </w:rPr>
              <w:t xml:space="preserve">Convlutional Neural Network </w:t>
            </w:r>
            <w:r>
              <w:rPr>
                <w:lang w:val="en"/>
              </w:rPr>
              <w:t xml:space="preserve">dengan arsitektur </w:t>
            </w:r>
            <w:r>
              <w:rPr>
                <w:i/>
                <w:iCs/>
                <w:lang w:val="en"/>
              </w:rPr>
              <w:t xml:space="preserve">Mobilenet dan </w:t>
            </w:r>
            <w:r w:rsidR="00933D32" w:rsidRPr="00933D32">
              <w:rPr>
                <w:i/>
                <w:iCs/>
                <w:lang w:val="en"/>
              </w:rPr>
              <w:t>NASNetMobile</w:t>
            </w:r>
          </w:p>
        </w:tc>
        <w:tc>
          <w:tcPr>
            <w:tcW w:w="3119" w:type="dxa"/>
          </w:tcPr>
          <w:p w14:paraId="36F675DF" w14:textId="07950436" w:rsidR="00FE3F6B" w:rsidRDefault="001530D7" w:rsidP="00D947A4">
            <w:pPr>
              <w:keepNext/>
              <w:ind w:firstLine="0"/>
              <w:jc w:val="left"/>
              <w:rPr>
                <w:lang w:val="en"/>
              </w:rPr>
            </w:pPr>
            <w:r w:rsidRPr="001530D7">
              <w:rPr>
                <w:lang w:val="en"/>
              </w:rPr>
              <w:t xml:space="preserve">Data yang digunakan pada penelitian </w:t>
            </w:r>
            <w:r>
              <w:rPr>
                <w:lang w:val="en"/>
              </w:rPr>
              <w:t xml:space="preserve">tersebut </w:t>
            </w:r>
            <w:r w:rsidRPr="001530D7">
              <w:rPr>
                <w:lang w:val="en"/>
              </w:rPr>
              <w:t xml:space="preserve">terbagi menjadi gambar daun kentang sehat, gambar daun kentang terinfeksi </w:t>
            </w:r>
            <w:r w:rsidRPr="00933D32">
              <w:rPr>
                <w:i/>
                <w:iCs/>
                <w:lang w:val="en"/>
              </w:rPr>
              <w:t>Early Blight</w:t>
            </w:r>
            <w:r w:rsidRPr="001530D7">
              <w:rPr>
                <w:lang w:val="en"/>
              </w:rPr>
              <w:t xml:space="preserve">, dan gambar daun kentang terinfeksi </w:t>
            </w:r>
            <w:r w:rsidRPr="00933D32">
              <w:rPr>
                <w:i/>
                <w:iCs/>
                <w:lang w:val="en"/>
              </w:rPr>
              <w:t>Late Blight</w:t>
            </w:r>
            <w:r w:rsidRPr="001530D7">
              <w:rPr>
                <w:lang w:val="en"/>
              </w:rPr>
              <w:t xml:space="preserve">. Di akhir penelitian ditemukan bahwa pada skema pengujian menggunakan arsitektur </w:t>
            </w:r>
            <w:r w:rsidRPr="00933D32">
              <w:rPr>
                <w:i/>
                <w:iCs/>
                <w:lang w:val="en"/>
              </w:rPr>
              <w:t>NASNetMobile</w:t>
            </w:r>
            <w:r w:rsidRPr="001530D7">
              <w:rPr>
                <w:lang w:val="en"/>
              </w:rPr>
              <w:t xml:space="preserve"> dengan perbandingan data latih dan data uji sebesar 90:10 menghasilkan </w:t>
            </w:r>
            <w:r w:rsidRPr="00016345">
              <w:rPr>
                <w:i/>
                <w:iCs/>
                <w:lang w:val="en"/>
              </w:rPr>
              <w:t>accuracy</w:t>
            </w:r>
            <w:r w:rsidRPr="001530D7">
              <w:rPr>
                <w:lang w:val="en"/>
              </w:rPr>
              <w:t xml:space="preserve"> sebesar 90.96%, </w:t>
            </w:r>
            <w:r w:rsidRPr="00016345">
              <w:rPr>
                <w:i/>
                <w:iCs/>
                <w:lang w:val="en"/>
              </w:rPr>
              <w:t>precision</w:t>
            </w:r>
            <w:r w:rsidRPr="001530D7">
              <w:rPr>
                <w:lang w:val="en"/>
              </w:rPr>
              <w:t xml:space="preserve"> sebesar 90.86%, </w:t>
            </w:r>
            <w:r w:rsidRPr="00016345">
              <w:rPr>
                <w:i/>
                <w:iCs/>
                <w:lang w:val="en"/>
              </w:rPr>
              <w:t>recall</w:t>
            </w:r>
            <w:r w:rsidRPr="001530D7">
              <w:rPr>
                <w:lang w:val="en"/>
              </w:rPr>
              <w:t xml:space="preserve"> sebesar 91.11%, dan f1 score sebesar 92.93%.</w:t>
            </w:r>
          </w:p>
        </w:tc>
      </w:tr>
      <w:tr w:rsidR="00933D32" w14:paraId="5F105D23" w14:textId="77777777" w:rsidTr="00E04674">
        <w:tc>
          <w:tcPr>
            <w:tcW w:w="1696" w:type="dxa"/>
          </w:tcPr>
          <w:p w14:paraId="3D660CEC" w14:textId="5913A57B" w:rsidR="00933D32" w:rsidRPr="00D947A4" w:rsidRDefault="005F5FC3" w:rsidP="00D947A4">
            <w:pPr>
              <w:ind w:firstLine="0"/>
              <w:jc w:val="left"/>
              <w:rPr>
                <w:lang w:val="en"/>
              </w:rPr>
            </w:pPr>
            <w:r w:rsidRPr="005F5FC3">
              <w:rPr>
                <w:lang w:val="en"/>
              </w:rPr>
              <w:t>Abdul Jalil Rozaqi</w:t>
            </w:r>
            <w:r>
              <w:rPr>
                <w:lang w:val="en"/>
              </w:rPr>
              <w:t xml:space="preserve">, </w:t>
            </w:r>
            <w:r w:rsidRPr="005F5FC3">
              <w:rPr>
                <w:lang w:val="en"/>
              </w:rPr>
              <w:t>Andi Sunyoto</w:t>
            </w:r>
            <w:r>
              <w:rPr>
                <w:lang w:val="en"/>
              </w:rPr>
              <w:t xml:space="preserve">, </w:t>
            </w:r>
            <w:r w:rsidRPr="005F5FC3">
              <w:rPr>
                <w:lang w:val="en"/>
              </w:rPr>
              <w:t>Rudyanto Arief</w:t>
            </w:r>
          </w:p>
        </w:tc>
        <w:tc>
          <w:tcPr>
            <w:tcW w:w="1843" w:type="dxa"/>
          </w:tcPr>
          <w:p w14:paraId="7E7F96B0" w14:textId="77777777" w:rsidR="00933D32" w:rsidRPr="00933D32" w:rsidRDefault="00933D32" w:rsidP="00933D32">
            <w:pPr>
              <w:ind w:firstLine="0"/>
              <w:jc w:val="left"/>
              <w:rPr>
                <w:lang w:val="en"/>
              </w:rPr>
            </w:pPr>
            <w:r w:rsidRPr="00933D32">
              <w:rPr>
                <w:lang w:val="en"/>
              </w:rPr>
              <w:t>Deteksi Penyakit pada Daun Kentang Menggunakan Pengolahan Citra</w:t>
            </w:r>
          </w:p>
          <w:p w14:paraId="0F0A8A96" w14:textId="7FC4E421" w:rsidR="00933D32" w:rsidRPr="00D947A4" w:rsidRDefault="00933D32" w:rsidP="00933D32">
            <w:pPr>
              <w:ind w:firstLine="0"/>
              <w:jc w:val="left"/>
              <w:rPr>
                <w:lang w:val="en"/>
              </w:rPr>
            </w:pPr>
            <w:r w:rsidRPr="00933D32">
              <w:rPr>
                <w:lang w:val="en"/>
              </w:rPr>
              <w:lastRenderedPageBreak/>
              <w:t xml:space="preserve">dengan Metode </w:t>
            </w:r>
            <w:r w:rsidRPr="005F5FC3">
              <w:rPr>
                <w:i/>
                <w:iCs/>
                <w:lang w:val="en"/>
              </w:rPr>
              <w:t>Convolutional Neural Network</w:t>
            </w:r>
          </w:p>
        </w:tc>
        <w:tc>
          <w:tcPr>
            <w:tcW w:w="2126" w:type="dxa"/>
          </w:tcPr>
          <w:p w14:paraId="22734F98" w14:textId="143DDE59" w:rsidR="00933D32" w:rsidRDefault="00121A23" w:rsidP="00D947A4">
            <w:pPr>
              <w:ind w:firstLine="0"/>
              <w:jc w:val="left"/>
              <w:rPr>
                <w:lang w:val="en"/>
              </w:rPr>
            </w:pPr>
            <w:r w:rsidRPr="00121A23">
              <w:rPr>
                <w:lang w:val="en"/>
              </w:rPr>
              <w:lastRenderedPageBreak/>
              <w:t xml:space="preserve">Metode yang digunakan adalah </w:t>
            </w:r>
            <w:r w:rsidRPr="00121A23">
              <w:rPr>
                <w:i/>
                <w:iCs/>
                <w:lang w:val="en"/>
              </w:rPr>
              <w:t>Convolutional Neural Network</w:t>
            </w:r>
          </w:p>
        </w:tc>
        <w:tc>
          <w:tcPr>
            <w:tcW w:w="3119" w:type="dxa"/>
          </w:tcPr>
          <w:p w14:paraId="3CC14F6A" w14:textId="6F4BFB3B" w:rsidR="00933D32" w:rsidRPr="001530D7" w:rsidRDefault="00121A23" w:rsidP="00D947A4">
            <w:pPr>
              <w:keepNext/>
              <w:ind w:firstLine="0"/>
              <w:jc w:val="left"/>
              <w:rPr>
                <w:lang w:val="en"/>
              </w:rPr>
            </w:pPr>
            <w:r>
              <w:rPr>
                <w:lang w:val="en"/>
              </w:rPr>
              <w:t>D</w:t>
            </w:r>
            <w:r w:rsidRPr="00121A23">
              <w:rPr>
                <w:lang w:val="en"/>
              </w:rPr>
              <w:t xml:space="preserve">engan pembagian dataset 80% dan 20% dan gambar yang digunakan ukuranya dirubah 150x150. Pada </w:t>
            </w:r>
            <w:r w:rsidRPr="00016345">
              <w:rPr>
                <w:i/>
                <w:iCs/>
                <w:lang w:val="en"/>
              </w:rPr>
              <w:t>epoch</w:t>
            </w:r>
            <w:r w:rsidRPr="00121A23">
              <w:rPr>
                <w:lang w:val="en"/>
              </w:rPr>
              <w:t xml:space="preserve"> ke 10 dengan </w:t>
            </w:r>
            <w:r w:rsidRPr="00016345">
              <w:rPr>
                <w:i/>
                <w:iCs/>
                <w:lang w:val="en"/>
              </w:rPr>
              <w:t>batch_size</w:t>
            </w:r>
            <w:r w:rsidRPr="00121A23">
              <w:rPr>
                <w:lang w:val="en"/>
              </w:rPr>
              <w:t xml:space="preserve"> 20 dengan total data </w:t>
            </w:r>
            <w:r w:rsidRPr="00016345">
              <w:rPr>
                <w:i/>
                <w:iCs/>
                <w:lang w:val="en"/>
              </w:rPr>
              <w:t>training</w:t>
            </w:r>
            <w:r w:rsidRPr="00121A23">
              <w:rPr>
                <w:lang w:val="en"/>
              </w:rPr>
              <w:t xml:space="preserve"> 922 gambar dan data </w:t>
            </w:r>
            <w:r w:rsidRPr="00016345">
              <w:rPr>
                <w:i/>
                <w:iCs/>
                <w:lang w:val="en"/>
              </w:rPr>
              <w:t>testing</w:t>
            </w:r>
            <w:r w:rsidRPr="00121A23">
              <w:rPr>
                <w:lang w:val="en"/>
              </w:rPr>
              <w:t xml:space="preserve"> 230 </w:t>
            </w:r>
            <w:r w:rsidRPr="00121A23">
              <w:rPr>
                <w:lang w:val="en"/>
              </w:rPr>
              <w:lastRenderedPageBreak/>
              <w:t>gambar menghasilkan nilai akurasi 95% dan untuk akurasi validasi menghasilkan 94%</w:t>
            </w:r>
          </w:p>
        </w:tc>
      </w:tr>
      <w:tr w:rsidR="00121A23" w14:paraId="7C393A66" w14:textId="77777777" w:rsidTr="00E04674">
        <w:tc>
          <w:tcPr>
            <w:tcW w:w="1696" w:type="dxa"/>
          </w:tcPr>
          <w:p w14:paraId="18497EA2" w14:textId="71E110A5" w:rsidR="00121A23" w:rsidRPr="005F5FC3" w:rsidRDefault="00121A23" w:rsidP="00D947A4">
            <w:pPr>
              <w:ind w:firstLine="0"/>
              <w:jc w:val="left"/>
              <w:rPr>
                <w:lang w:val="en"/>
              </w:rPr>
            </w:pPr>
            <w:r w:rsidRPr="00121A23">
              <w:rPr>
                <w:lang w:val="en"/>
              </w:rPr>
              <w:lastRenderedPageBreak/>
              <w:t>Luthfiyah Amatullah</w:t>
            </w:r>
            <w:r>
              <w:rPr>
                <w:lang w:val="en"/>
              </w:rPr>
              <w:t xml:space="preserve">, </w:t>
            </w:r>
            <w:r w:rsidRPr="00121A23">
              <w:rPr>
                <w:lang w:val="en"/>
              </w:rPr>
              <w:t>Ivtytah Ein</w:t>
            </w:r>
            <w:r w:rsidR="00B01592">
              <w:rPr>
                <w:lang w:val="en"/>
              </w:rPr>
              <w:t xml:space="preserve">, </w:t>
            </w:r>
            <w:r w:rsidR="00B01592" w:rsidRPr="00B01592">
              <w:rPr>
                <w:lang w:val="en"/>
              </w:rPr>
              <w:t>Mayanda Mega Santoni</w:t>
            </w:r>
          </w:p>
        </w:tc>
        <w:tc>
          <w:tcPr>
            <w:tcW w:w="1843" w:type="dxa"/>
          </w:tcPr>
          <w:p w14:paraId="568BBF47" w14:textId="4C416E28" w:rsidR="00121A23" w:rsidRPr="00933D32" w:rsidRDefault="00121A23" w:rsidP="00933D32">
            <w:pPr>
              <w:ind w:firstLine="0"/>
              <w:jc w:val="left"/>
              <w:rPr>
                <w:lang w:val="en"/>
              </w:rPr>
            </w:pPr>
            <w:r w:rsidRPr="00121A23">
              <w:rPr>
                <w:lang w:val="en"/>
              </w:rPr>
              <w:t xml:space="preserve">Identifikasi Penyakit Daun Kentang Berdasarkan Fitur Tekstur dan Warna Dengan Menggunakan Metode </w:t>
            </w:r>
            <w:r w:rsidRPr="00121A23">
              <w:rPr>
                <w:i/>
                <w:iCs/>
                <w:lang w:val="en"/>
              </w:rPr>
              <w:t>K-Nearest Neighbor</w:t>
            </w:r>
          </w:p>
        </w:tc>
        <w:tc>
          <w:tcPr>
            <w:tcW w:w="2126" w:type="dxa"/>
          </w:tcPr>
          <w:p w14:paraId="4A35E9FF" w14:textId="6FD238BB" w:rsidR="00121A23" w:rsidRPr="00795253" w:rsidRDefault="00B01592" w:rsidP="00D947A4">
            <w:pPr>
              <w:ind w:firstLine="0"/>
              <w:jc w:val="left"/>
              <w:rPr>
                <w:lang w:val="en"/>
              </w:rPr>
            </w:pPr>
            <w:r>
              <w:rPr>
                <w:lang w:val="en"/>
              </w:rPr>
              <w:t>M</w:t>
            </w:r>
            <w:r w:rsidRPr="00B01592">
              <w:rPr>
                <w:lang w:val="en"/>
              </w:rPr>
              <w:t xml:space="preserve">enggunakan metode </w:t>
            </w:r>
            <w:r w:rsidRPr="00B01592">
              <w:rPr>
                <w:i/>
                <w:iCs/>
                <w:lang w:val="en"/>
              </w:rPr>
              <w:t>K- Nearest Neighbors</w:t>
            </w:r>
            <w:r w:rsidR="00795253">
              <w:rPr>
                <w:i/>
                <w:iCs/>
                <w:lang w:val="en"/>
              </w:rPr>
              <w:t xml:space="preserve"> </w:t>
            </w:r>
            <w:r w:rsidR="00795253" w:rsidRPr="00795253">
              <w:rPr>
                <w:lang w:val="en"/>
              </w:rPr>
              <w:t>dan</w:t>
            </w:r>
            <w:r w:rsidR="00795253">
              <w:rPr>
                <w:i/>
                <w:iCs/>
                <w:lang w:val="en"/>
              </w:rPr>
              <w:t xml:space="preserve"> </w:t>
            </w:r>
            <w:r w:rsidR="00795253" w:rsidRPr="00795253">
              <w:rPr>
                <w:i/>
                <w:iCs/>
                <w:lang w:val="en"/>
              </w:rPr>
              <w:t xml:space="preserve">Gray Level Co-occurrence Matrix </w:t>
            </w:r>
            <w:r w:rsidR="00795253" w:rsidRPr="00795253">
              <w:rPr>
                <w:lang w:val="en"/>
              </w:rPr>
              <w:t>(GLCM)</w:t>
            </w:r>
            <w:r w:rsidR="00795253">
              <w:rPr>
                <w:lang w:val="en"/>
              </w:rPr>
              <w:t xml:space="preserve"> untuk melakukan ekstraksi fitur tekstur</w:t>
            </w:r>
          </w:p>
        </w:tc>
        <w:tc>
          <w:tcPr>
            <w:tcW w:w="3119" w:type="dxa"/>
          </w:tcPr>
          <w:p w14:paraId="115EC85C" w14:textId="18E0964D" w:rsidR="00121A23" w:rsidRDefault="00795253" w:rsidP="00D947A4">
            <w:pPr>
              <w:keepNext/>
              <w:ind w:firstLine="0"/>
              <w:jc w:val="left"/>
              <w:rPr>
                <w:lang w:val="en"/>
              </w:rPr>
            </w:pPr>
            <w:r w:rsidRPr="00795253">
              <w:rPr>
                <w:lang w:val="en"/>
              </w:rPr>
              <w:t xml:space="preserve">Penelitian ini mengidentifikasi penyakit pada daun kentang melalui ekstraksi fitur tekstur menggunakan </w:t>
            </w:r>
            <w:r w:rsidRPr="00016345">
              <w:rPr>
                <w:i/>
                <w:iCs/>
                <w:lang w:val="en"/>
              </w:rPr>
              <w:t>Gray Level Co-occurrence Matrix</w:t>
            </w:r>
            <w:r w:rsidRPr="00795253">
              <w:rPr>
                <w:lang w:val="en"/>
              </w:rPr>
              <w:t xml:space="preserve"> (GLCM) dan fitur warna menggunakan metode K-</w:t>
            </w:r>
            <w:r w:rsidRPr="00016345">
              <w:rPr>
                <w:i/>
                <w:iCs/>
                <w:lang w:val="en"/>
              </w:rPr>
              <w:t>Nearest Neighbor</w:t>
            </w:r>
            <w:r w:rsidRPr="00795253">
              <w:rPr>
                <w:lang w:val="en"/>
              </w:rPr>
              <w:t xml:space="preserve"> (KNN) pada implementasi sistem. Dataset yang digunakan terdiri dari 270 citra daun kentang, yang dibagi menjadi tiga kelompok: 90 citra untuk data pelatihan, 90 citra untuk data pengujian, dan 90 citra untuk data validasi. Klasifikasi KNN diuji dengan nilai K sebesar 2, 3, 5, 7, 9, dan 10. Hasil pengujian menunjukkan bahwa nilai K terbaik adalah 3, dengan akurasi mencapai 80%. Namun, terdapat 21 data citra uji yang diklasifikasikan secara berbeda dari kelas sebenarnya.</w:t>
            </w:r>
          </w:p>
        </w:tc>
      </w:tr>
      <w:tr w:rsidR="00E04674" w14:paraId="3973C670" w14:textId="77777777" w:rsidTr="00E04674">
        <w:tc>
          <w:tcPr>
            <w:tcW w:w="1696" w:type="dxa"/>
          </w:tcPr>
          <w:p w14:paraId="153DAFB1" w14:textId="30F85BCA" w:rsidR="00E04674" w:rsidRPr="00121A23" w:rsidRDefault="002F4FEA" w:rsidP="00D947A4">
            <w:pPr>
              <w:ind w:firstLine="0"/>
              <w:jc w:val="left"/>
              <w:rPr>
                <w:lang w:val="en"/>
              </w:rPr>
            </w:pPr>
            <w:r w:rsidRPr="002F4FEA">
              <w:rPr>
                <w:lang w:val="en"/>
              </w:rPr>
              <w:lastRenderedPageBreak/>
              <w:t>Irvan Denata</w:t>
            </w:r>
            <w:r>
              <w:rPr>
                <w:lang w:val="en"/>
              </w:rPr>
              <w:t xml:space="preserve">, </w:t>
            </w:r>
            <w:r w:rsidRPr="002F4FEA">
              <w:rPr>
                <w:lang w:val="en"/>
              </w:rPr>
              <w:t>Tedy Rismawan</w:t>
            </w:r>
            <w:r>
              <w:rPr>
                <w:lang w:val="en"/>
              </w:rPr>
              <w:t xml:space="preserve">, </w:t>
            </w:r>
            <w:r w:rsidRPr="002F4FEA">
              <w:rPr>
                <w:lang w:val="en"/>
              </w:rPr>
              <w:t>Ikhwan Ruslianto</w:t>
            </w:r>
          </w:p>
        </w:tc>
        <w:tc>
          <w:tcPr>
            <w:tcW w:w="1843" w:type="dxa"/>
          </w:tcPr>
          <w:p w14:paraId="7A89D9BC" w14:textId="632F01F9" w:rsidR="00E04674" w:rsidRPr="00121A23" w:rsidRDefault="002F4FEA" w:rsidP="00933D32">
            <w:pPr>
              <w:ind w:firstLine="0"/>
              <w:jc w:val="left"/>
              <w:rPr>
                <w:lang w:val="en"/>
              </w:rPr>
            </w:pPr>
            <w:r w:rsidRPr="002F4FEA">
              <w:rPr>
                <w:lang w:val="en"/>
              </w:rPr>
              <w:t xml:space="preserve">Implementasi </w:t>
            </w:r>
            <w:r w:rsidRPr="002F4FEA">
              <w:rPr>
                <w:i/>
                <w:iCs/>
                <w:lang w:val="en"/>
              </w:rPr>
              <w:t>Deep Learning</w:t>
            </w:r>
            <w:r w:rsidRPr="002F4FEA">
              <w:rPr>
                <w:lang w:val="en"/>
              </w:rPr>
              <w:t xml:space="preserve"> untuk Klasifikasi Jenis Jeruk dengan Menggunakan Metode </w:t>
            </w:r>
            <w:r w:rsidRPr="002F4FEA">
              <w:rPr>
                <w:i/>
                <w:iCs/>
                <w:lang w:val="en"/>
              </w:rPr>
              <w:t>Convolutional Neural Network</w:t>
            </w:r>
          </w:p>
        </w:tc>
        <w:tc>
          <w:tcPr>
            <w:tcW w:w="2126" w:type="dxa"/>
          </w:tcPr>
          <w:p w14:paraId="15730998" w14:textId="140558EB" w:rsidR="00E04674" w:rsidRDefault="002F4FEA"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3119" w:type="dxa"/>
          </w:tcPr>
          <w:p w14:paraId="7943CF47" w14:textId="3E7A3FE9" w:rsidR="00E04674" w:rsidRPr="00795253" w:rsidRDefault="00567F7A" w:rsidP="00D947A4">
            <w:pPr>
              <w:keepNext/>
              <w:ind w:firstLine="0"/>
              <w:jc w:val="left"/>
              <w:rPr>
                <w:lang w:val="en"/>
              </w:rPr>
            </w:pPr>
            <w:r w:rsidRPr="00567F7A">
              <w:rPr>
                <w:lang w:val="en"/>
              </w:rPr>
              <w:t xml:space="preserve">Penelitian ini menunjukkan bahwa meskipun jumlah epoch dalam pelatihan model meningkat hingga </w:t>
            </w:r>
            <w:r w:rsidRPr="00AC7D2A">
              <w:rPr>
                <w:i/>
                <w:iCs/>
                <w:lang w:val="en"/>
              </w:rPr>
              <w:t>epoch</w:t>
            </w:r>
            <w:r w:rsidRPr="00567F7A">
              <w:rPr>
                <w:lang w:val="en"/>
              </w:rPr>
              <w:t xml:space="preserve"> ke-8, akurasi latih tidak selalu mencerminkan akurasi uji yang optimal. Model pada </w:t>
            </w:r>
            <w:r w:rsidRPr="00AC7D2A">
              <w:rPr>
                <w:i/>
                <w:iCs/>
                <w:lang w:val="en"/>
              </w:rPr>
              <w:t>epoch</w:t>
            </w:r>
            <w:r w:rsidRPr="00567F7A">
              <w:rPr>
                <w:lang w:val="en"/>
              </w:rPr>
              <w:t xml:space="preserve"> ke-9, yang memiliki nilai </w:t>
            </w:r>
            <w:r w:rsidRPr="00AC7D2A">
              <w:rPr>
                <w:i/>
                <w:iCs/>
                <w:lang w:val="en"/>
              </w:rPr>
              <w:t>loss</w:t>
            </w:r>
            <w:r w:rsidRPr="00567F7A">
              <w:rPr>
                <w:lang w:val="en"/>
              </w:rPr>
              <w:t xml:space="preserve"> terendah, menghasilkan akurasi uji tertinggi (94,81%). Oleh karena itu, peningkatan jumlah epoch tidak menjamin hasil yang lebih baik. Model paling optimal adalah yang memiliki nilai </w:t>
            </w:r>
            <w:r w:rsidRPr="00AC7D2A">
              <w:rPr>
                <w:i/>
                <w:iCs/>
                <w:lang w:val="en"/>
              </w:rPr>
              <w:t>loss</w:t>
            </w:r>
            <w:r w:rsidRPr="00567F7A">
              <w:rPr>
                <w:lang w:val="en"/>
              </w:rPr>
              <w:t xml:space="preserve"> terendah, seperti yang terjadi pada epoch ke-9, dengan nilai </w:t>
            </w:r>
            <w:r w:rsidRPr="00AC7D2A">
              <w:rPr>
                <w:i/>
                <w:iCs/>
                <w:lang w:val="en"/>
              </w:rPr>
              <w:t>presisi, recall</w:t>
            </w:r>
            <w:r w:rsidRPr="00567F7A">
              <w:rPr>
                <w:lang w:val="en"/>
              </w:rPr>
              <w:t>, dan F1-measure tertinggi sebesar 94,90%, 94,81%, dan 94,85% serta akurasi pengujian sebesar 94,81%.</w:t>
            </w:r>
          </w:p>
        </w:tc>
      </w:tr>
      <w:tr w:rsidR="00B405D4" w14:paraId="03A57D7E" w14:textId="77777777" w:rsidTr="00E04674">
        <w:tc>
          <w:tcPr>
            <w:tcW w:w="1696" w:type="dxa"/>
          </w:tcPr>
          <w:p w14:paraId="160BF8A0" w14:textId="7789054D" w:rsidR="00B405D4" w:rsidRPr="002F4FEA" w:rsidRDefault="00B405D4" w:rsidP="00D947A4">
            <w:pPr>
              <w:ind w:firstLine="0"/>
              <w:jc w:val="left"/>
              <w:rPr>
                <w:lang w:val="en"/>
              </w:rPr>
            </w:pPr>
            <w:r w:rsidRPr="00B405D4">
              <w:rPr>
                <w:lang w:val="en"/>
              </w:rPr>
              <w:t>M. Hamsy Romario</w:t>
            </w:r>
            <w:r>
              <w:rPr>
                <w:lang w:val="en"/>
              </w:rPr>
              <w:t xml:space="preserve">, </w:t>
            </w:r>
            <w:r w:rsidRPr="00B405D4">
              <w:rPr>
                <w:lang w:val="en"/>
              </w:rPr>
              <w:t>Eko Ihsanto</w:t>
            </w:r>
            <w:r>
              <w:rPr>
                <w:lang w:val="en"/>
              </w:rPr>
              <w:t xml:space="preserve">, </w:t>
            </w:r>
            <w:r w:rsidRPr="00B405D4">
              <w:rPr>
                <w:lang w:val="en"/>
              </w:rPr>
              <w:t>Trie Maya Kadarina</w:t>
            </w:r>
          </w:p>
        </w:tc>
        <w:tc>
          <w:tcPr>
            <w:tcW w:w="1843" w:type="dxa"/>
          </w:tcPr>
          <w:p w14:paraId="644DC7C6" w14:textId="187F0B94" w:rsidR="00B405D4" w:rsidRPr="002F4FEA" w:rsidRDefault="00B405D4" w:rsidP="00933D32">
            <w:pPr>
              <w:ind w:firstLine="0"/>
              <w:jc w:val="left"/>
              <w:rPr>
                <w:lang w:val="en"/>
              </w:rPr>
            </w:pPr>
            <w:r w:rsidRPr="00B405D4">
              <w:rPr>
                <w:lang w:val="en"/>
              </w:rPr>
              <w:t xml:space="preserve">Sistem Hitung Dan Klasifikasi Objek Dengan Metode Convolutional </w:t>
            </w:r>
            <w:r w:rsidRPr="00B405D4">
              <w:rPr>
                <w:i/>
                <w:iCs/>
                <w:lang w:val="en"/>
              </w:rPr>
              <w:t>Neural Network</w:t>
            </w:r>
          </w:p>
        </w:tc>
        <w:tc>
          <w:tcPr>
            <w:tcW w:w="2126" w:type="dxa"/>
          </w:tcPr>
          <w:p w14:paraId="16F5D2DF" w14:textId="23113F7A" w:rsidR="00B405D4" w:rsidRPr="00121A23" w:rsidRDefault="00B405D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3119" w:type="dxa"/>
          </w:tcPr>
          <w:p w14:paraId="6FA7639D" w14:textId="1F082894" w:rsidR="00B405D4" w:rsidRPr="00567F7A" w:rsidRDefault="00212931" w:rsidP="00D947A4">
            <w:pPr>
              <w:keepNext/>
              <w:ind w:firstLine="0"/>
              <w:jc w:val="left"/>
              <w:rPr>
                <w:lang w:val="en"/>
              </w:rPr>
            </w:pPr>
            <w:r w:rsidRPr="00212931">
              <w:rPr>
                <w:lang w:val="en"/>
              </w:rPr>
              <w:t xml:space="preserve">Hasil penelitian menunjukkan bahwa program ini efektif dalam memproses gambar dengan dimensi tertentu, meskipun terdapat kesalahan dalam mendeteksi pola wajah manusia pada gambar yang sebenarnya tidak </w:t>
            </w:r>
            <w:r w:rsidRPr="00212931">
              <w:rPr>
                <w:lang w:val="en"/>
              </w:rPr>
              <w:lastRenderedPageBreak/>
              <w:t>mengandung wajah manusia. Namun, program berhasil membedakan objek manusia dengan tingkat keberhasilan sekitar 85%. Program juga mampu mengenali detail wajah manusia dengan baik, bahkan pada gambar karikatur. Selain itu, ketika diuji dengan gambar kartun SpongeBob SquarePants, program berhasil membedakan tanpa menampilkan frame objek manusia, mencapai tingkat keberhasilan 95%.</w:t>
            </w:r>
          </w:p>
        </w:tc>
      </w:tr>
      <w:tr w:rsidR="00EC4ED1" w14:paraId="138978E1" w14:textId="77777777" w:rsidTr="00E04674">
        <w:tc>
          <w:tcPr>
            <w:tcW w:w="1696" w:type="dxa"/>
          </w:tcPr>
          <w:p w14:paraId="6C06D618" w14:textId="537B31F8" w:rsidR="00EC4ED1" w:rsidRPr="00B405D4" w:rsidRDefault="001D302F" w:rsidP="00D947A4">
            <w:pPr>
              <w:ind w:firstLine="0"/>
              <w:jc w:val="left"/>
              <w:rPr>
                <w:lang w:val="en"/>
              </w:rPr>
            </w:pPr>
            <w:r w:rsidRPr="001D302F">
              <w:rPr>
                <w:lang w:val="en"/>
              </w:rPr>
              <w:lastRenderedPageBreak/>
              <w:t>Abwabul Jinan</w:t>
            </w:r>
            <w:r>
              <w:rPr>
                <w:lang w:val="en"/>
              </w:rPr>
              <w:t xml:space="preserve">, </w:t>
            </w:r>
            <w:r w:rsidRPr="001D302F">
              <w:rPr>
                <w:lang w:val="en"/>
              </w:rPr>
              <w:t>B.</w:t>
            </w:r>
            <w:r>
              <w:rPr>
                <w:lang w:val="en"/>
              </w:rPr>
              <w:t xml:space="preserve"> </w:t>
            </w:r>
            <w:r w:rsidRPr="001D302F">
              <w:rPr>
                <w:lang w:val="en"/>
              </w:rPr>
              <w:t>Herawan Hayadi</w:t>
            </w:r>
          </w:p>
        </w:tc>
        <w:tc>
          <w:tcPr>
            <w:tcW w:w="1843" w:type="dxa"/>
          </w:tcPr>
          <w:p w14:paraId="5D504B61" w14:textId="05D1F06B" w:rsidR="00EC4ED1" w:rsidRPr="00B405D4" w:rsidRDefault="00EC4ED1" w:rsidP="00933D32">
            <w:pPr>
              <w:ind w:firstLine="0"/>
              <w:jc w:val="left"/>
              <w:rPr>
                <w:lang w:val="en"/>
              </w:rPr>
            </w:pPr>
            <w:r w:rsidRPr="00EC4ED1">
              <w:rPr>
                <w:lang w:val="en"/>
              </w:rPr>
              <w:t xml:space="preserve">Klasifikasi Penyakit Tanaman Padi Mengunakan Metode </w:t>
            </w:r>
            <w:r w:rsidRPr="00EC4ED1">
              <w:rPr>
                <w:i/>
                <w:iCs/>
                <w:lang w:val="en"/>
              </w:rPr>
              <w:t>Convolutional Neural Network</w:t>
            </w:r>
            <w:r w:rsidRPr="00EC4ED1">
              <w:rPr>
                <w:lang w:val="en"/>
              </w:rPr>
              <w:t xml:space="preserve"> Melalui Citra Daun (</w:t>
            </w:r>
            <w:r w:rsidRPr="00EC4ED1">
              <w:rPr>
                <w:i/>
                <w:iCs/>
                <w:lang w:val="en"/>
              </w:rPr>
              <w:t>Multilayer Perceptron</w:t>
            </w:r>
            <w:r w:rsidRPr="00EC4ED1">
              <w:rPr>
                <w:lang w:val="en"/>
              </w:rPr>
              <w:t>)</w:t>
            </w:r>
          </w:p>
        </w:tc>
        <w:tc>
          <w:tcPr>
            <w:tcW w:w="2126" w:type="dxa"/>
          </w:tcPr>
          <w:p w14:paraId="6C68C165" w14:textId="7ECDD2B6" w:rsidR="00EC4ED1" w:rsidRPr="00121A23" w:rsidRDefault="00AC34AF"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3119" w:type="dxa"/>
          </w:tcPr>
          <w:p w14:paraId="09D034E2" w14:textId="50B02FC3" w:rsidR="00EC4ED1" w:rsidRPr="00212931" w:rsidRDefault="00AC34AF" w:rsidP="00D947A4">
            <w:pPr>
              <w:keepNext/>
              <w:ind w:firstLine="0"/>
              <w:jc w:val="left"/>
              <w:rPr>
                <w:lang w:val="en"/>
              </w:rPr>
            </w:pPr>
            <w:r w:rsidRPr="00AC34AF">
              <w:rPr>
                <w:lang w:val="en"/>
              </w:rPr>
              <w:t xml:space="preserve">Implementasi algoritma CNN untuk mengklasifikasikan citra daun padi yang terserang penyakit melibatkan pencarian arsitektur terbaik dengan membandingkan beberapa parameter. Arsitektur terbaik menggunakan citra 100x100 piksel, </w:t>
            </w:r>
            <w:r w:rsidRPr="00115F24">
              <w:rPr>
                <w:i/>
                <w:iCs/>
                <w:lang w:val="en"/>
              </w:rPr>
              <w:t>kernel</w:t>
            </w:r>
            <w:r w:rsidRPr="00AC34AF">
              <w:rPr>
                <w:lang w:val="en"/>
              </w:rPr>
              <w:t xml:space="preserve"> 3x3, </w:t>
            </w:r>
            <w:r w:rsidRPr="00115F24">
              <w:rPr>
                <w:i/>
                <w:iCs/>
                <w:lang w:val="en"/>
              </w:rPr>
              <w:t>learning</w:t>
            </w:r>
            <w:r w:rsidRPr="00AC34AF">
              <w:rPr>
                <w:lang w:val="en"/>
              </w:rPr>
              <w:t xml:space="preserve"> </w:t>
            </w:r>
            <w:r w:rsidRPr="00115F24">
              <w:rPr>
                <w:i/>
                <w:iCs/>
                <w:lang w:val="en"/>
              </w:rPr>
              <w:t>rate</w:t>
            </w:r>
            <w:r w:rsidRPr="00AC34AF">
              <w:rPr>
                <w:lang w:val="en"/>
              </w:rPr>
              <w:t xml:space="preserve"> 0,01, </w:t>
            </w:r>
            <w:r w:rsidRPr="00115F24">
              <w:rPr>
                <w:i/>
                <w:iCs/>
                <w:lang w:val="en"/>
              </w:rPr>
              <w:t>optimizer</w:t>
            </w:r>
            <w:r w:rsidRPr="00AC34AF">
              <w:rPr>
                <w:lang w:val="en"/>
              </w:rPr>
              <w:t xml:space="preserve"> Adam, epoch 150, </w:t>
            </w:r>
            <w:r w:rsidRPr="00115F24">
              <w:rPr>
                <w:i/>
                <w:iCs/>
                <w:lang w:val="en"/>
              </w:rPr>
              <w:t>batch size</w:t>
            </w:r>
            <w:r w:rsidRPr="00AC34AF">
              <w:rPr>
                <w:lang w:val="en"/>
              </w:rPr>
              <w:t xml:space="preserve"> 30, dan skenario dataset 90%:10% dengan citra RGB. Hasil pengujian menunjukkan </w:t>
            </w:r>
            <w:r w:rsidRPr="00AC34AF">
              <w:rPr>
                <w:lang w:val="en"/>
              </w:rPr>
              <w:lastRenderedPageBreak/>
              <w:t>akurasi 91,7% pada data testing.</w:t>
            </w:r>
          </w:p>
        </w:tc>
      </w:tr>
      <w:tr w:rsidR="009E6003" w14:paraId="0AFF1442" w14:textId="77777777" w:rsidTr="00E04674">
        <w:tc>
          <w:tcPr>
            <w:tcW w:w="1696" w:type="dxa"/>
          </w:tcPr>
          <w:p w14:paraId="25CF9660" w14:textId="31C82272" w:rsidR="009E6003" w:rsidRPr="001D302F" w:rsidRDefault="00115F24" w:rsidP="00D947A4">
            <w:pPr>
              <w:ind w:firstLine="0"/>
              <w:jc w:val="left"/>
              <w:rPr>
                <w:lang w:val="en"/>
              </w:rPr>
            </w:pPr>
            <w:r w:rsidRPr="00115F24">
              <w:rPr>
                <w:lang w:val="en"/>
              </w:rPr>
              <w:lastRenderedPageBreak/>
              <w:t>Qudsiah Nur Azizah</w:t>
            </w:r>
          </w:p>
        </w:tc>
        <w:tc>
          <w:tcPr>
            <w:tcW w:w="1843" w:type="dxa"/>
          </w:tcPr>
          <w:p w14:paraId="27C8A729" w14:textId="08640DFE" w:rsidR="009E6003" w:rsidRPr="00EC4ED1" w:rsidRDefault="00934CE5" w:rsidP="00933D32">
            <w:pPr>
              <w:ind w:firstLine="0"/>
              <w:jc w:val="left"/>
              <w:rPr>
                <w:lang w:val="en"/>
              </w:rPr>
            </w:pPr>
            <w:r w:rsidRPr="00934CE5">
              <w:rPr>
                <w:lang w:val="en"/>
              </w:rPr>
              <w:t xml:space="preserve">Klasifikasi Penyakit Daun Jagung Menggunakan Metode </w:t>
            </w:r>
            <w:r w:rsidRPr="00934CE5">
              <w:rPr>
                <w:i/>
                <w:iCs/>
                <w:lang w:val="en"/>
              </w:rPr>
              <w:t>Convolutional Neural Network AlexNet</w:t>
            </w:r>
          </w:p>
        </w:tc>
        <w:tc>
          <w:tcPr>
            <w:tcW w:w="2126" w:type="dxa"/>
          </w:tcPr>
          <w:p w14:paraId="57C191E8" w14:textId="6DB55E14" w:rsidR="009E6003" w:rsidRPr="00121A23" w:rsidRDefault="00115F24" w:rsidP="00D947A4">
            <w:pPr>
              <w:ind w:firstLine="0"/>
              <w:jc w:val="left"/>
              <w:rPr>
                <w:lang w:val="en"/>
              </w:rPr>
            </w:pPr>
            <w:r w:rsidRPr="00121A23">
              <w:rPr>
                <w:lang w:val="en"/>
              </w:rPr>
              <w:t xml:space="preserve">Metode yang digunakan adalah </w:t>
            </w:r>
            <w:r w:rsidRPr="00121A23">
              <w:rPr>
                <w:i/>
                <w:iCs/>
                <w:lang w:val="en"/>
              </w:rPr>
              <w:t>Convolutional Neural Network</w:t>
            </w:r>
            <w:r>
              <w:rPr>
                <w:i/>
                <w:iCs/>
                <w:lang w:val="en"/>
              </w:rPr>
              <w:t xml:space="preserve"> </w:t>
            </w:r>
            <w:r w:rsidRPr="00115F24">
              <w:rPr>
                <w:lang w:val="en"/>
              </w:rPr>
              <w:t>dengan</w:t>
            </w:r>
            <w:r>
              <w:rPr>
                <w:i/>
                <w:iCs/>
                <w:lang w:val="en"/>
              </w:rPr>
              <w:t xml:space="preserve"> </w:t>
            </w:r>
            <w:r>
              <w:rPr>
                <w:lang w:val="en"/>
              </w:rPr>
              <w:t xml:space="preserve">arsitektur </w:t>
            </w:r>
            <w:r w:rsidRPr="00115F24">
              <w:rPr>
                <w:i/>
                <w:iCs/>
                <w:lang w:val="en"/>
              </w:rPr>
              <w:t>AlexNet</w:t>
            </w:r>
            <w:r>
              <w:rPr>
                <w:i/>
                <w:iCs/>
                <w:lang w:val="en"/>
              </w:rPr>
              <w:t xml:space="preserve"> </w:t>
            </w:r>
          </w:p>
        </w:tc>
        <w:tc>
          <w:tcPr>
            <w:tcW w:w="3119" w:type="dxa"/>
          </w:tcPr>
          <w:p w14:paraId="38074C18" w14:textId="76C559F8" w:rsidR="009E6003" w:rsidRPr="00AC34AF" w:rsidRDefault="002D7F3C" w:rsidP="00D947A4">
            <w:pPr>
              <w:keepNext/>
              <w:ind w:firstLine="0"/>
              <w:jc w:val="left"/>
              <w:rPr>
                <w:lang w:val="en"/>
              </w:rPr>
            </w:pPr>
            <w:r w:rsidRPr="002D7F3C">
              <w:rPr>
                <w:lang w:val="en"/>
              </w:rPr>
              <w:t xml:space="preserve">Sistem yang memanfaatkan arsitektur </w:t>
            </w:r>
            <w:r w:rsidRPr="002D7F3C">
              <w:rPr>
                <w:i/>
                <w:iCs/>
                <w:lang w:val="en"/>
              </w:rPr>
              <w:t>AlexNet</w:t>
            </w:r>
            <w:r w:rsidRPr="002D7F3C">
              <w:rPr>
                <w:lang w:val="en"/>
              </w:rPr>
              <w:t xml:space="preserve"> berhasil mengklasifikasi penyakit daun jagung dengan akurasi mencapai 90%. Hal ini menunjukkan bahwa metode yang diusulkan efektif dalam pengenalan jenis penyakit pada tanaman daun jagung.</w:t>
            </w:r>
          </w:p>
        </w:tc>
      </w:tr>
      <w:tr w:rsidR="00A2619C" w14:paraId="5CADBFBE" w14:textId="77777777" w:rsidTr="00E04674">
        <w:tc>
          <w:tcPr>
            <w:tcW w:w="1696" w:type="dxa"/>
          </w:tcPr>
          <w:p w14:paraId="26D7AFC6" w14:textId="235DD3C1" w:rsidR="00A2619C" w:rsidRPr="00115F24" w:rsidRDefault="00253BB3" w:rsidP="00D947A4">
            <w:pPr>
              <w:ind w:firstLine="0"/>
              <w:jc w:val="left"/>
              <w:rPr>
                <w:lang w:val="en"/>
              </w:rPr>
            </w:pPr>
            <w:r w:rsidRPr="00253BB3">
              <w:rPr>
                <w:lang w:val="en"/>
              </w:rPr>
              <w:t>Nining Putri Ningsih</w:t>
            </w:r>
            <w:r>
              <w:rPr>
                <w:lang w:val="en"/>
              </w:rPr>
              <w:t xml:space="preserve">, </w:t>
            </w:r>
            <w:r w:rsidRPr="00253BB3">
              <w:rPr>
                <w:lang w:val="en"/>
              </w:rPr>
              <w:t>Emi Suryadi</w:t>
            </w:r>
            <w:r>
              <w:rPr>
                <w:lang w:val="en"/>
              </w:rPr>
              <w:t>, L</w:t>
            </w:r>
            <w:r w:rsidRPr="00253BB3">
              <w:rPr>
                <w:lang w:val="en"/>
              </w:rPr>
              <w:t>alu Darmawan Bakti</w:t>
            </w:r>
            <w:r>
              <w:rPr>
                <w:lang w:val="en"/>
              </w:rPr>
              <w:t xml:space="preserve">, </w:t>
            </w:r>
            <w:r w:rsidRPr="00253BB3">
              <w:rPr>
                <w:lang w:val="en"/>
              </w:rPr>
              <w:t>Bahtiar Imran</w:t>
            </w:r>
          </w:p>
        </w:tc>
        <w:tc>
          <w:tcPr>
            <w:tcW w:w="1843" w:type="dxa"/>
          </w:tcPr>
          <w:p w14:paraId="6E0FF8A8" w14:textId="7122ACC4" w:rsidR="00727E9A" w:rsidRPr="00727E9A" w:rsidRDefault="00727E9A" w:rsidP="00727E9A">
            <w:pPr>
              <w:ind w:firstLine="0"/>
              <w:jc w:val="left"/>
              <w:rPr>
                <w:lang w:val="en"/>
              </w:rPr>
            </w:pPr>
            <w:r w:rsidRPr="00727E9A">
              <w:rPr>
                <w:lang w:val="en"/>
              </w:rPr>
              <w:t xml:space="preserve">Klasifikasi Penyakit </w:t>
            </w:r>
            <w:r w:rsidRPr="00727E9A">
              <w:rPr>
                <w:i/>
                <w:iCs/>
                <w:lang w:val="en"/>
              </w:rPr>
              <w:t xml:space="preserve">Early Blight </w:t>
            </w:r>
            <w:r w:rsidRPr="00727E9A">
              <w:rPr>
                <w:lang w:val="en"/>
              </w:rPr>
              <w:t xml:space="preserve">Dan </w:t>
            </w:r>
            <w:r w:rsidRPr="00727E9A">
              <w:rPr>
                <w:i/>
                <w:iCs/>
                <w:lang w:val="en"/>
              </w:rPr>
              <w:t>Late Blight</w:t>
            </w:r>
            <w:r w:rsidRPr="00727E9A">
              <w:rPr>
                <w:lang w:val="en"/>
              </w:rPr>
              <w:t xml:space="preserve"> Pada</w:t>
            </w:r>
          </w:p>
          <w:p w14:paraId="75C33772" w14:textId="01719D54" w:rsidR="00727E9A" w:rsidRPr="00727E9A" w:rsidRDefault="00727E9A" w:rsidP="00727E9A">
            <w:pPr>
              <w:ind w:firstLine="0"/>
              <w:jc w:val="left"/>
              <w:rPr>
                <w:lang w:val="en"/>
              </w:rPr>
            </w:pPr>
            <w:r w:rsidRPr="00727E9A">
              <w:rPr>
                <w:lang w:val="en"/>
              </w:rPr>
              <w:t>Tanaman Tomat Berdasarkan Citra Daun Menggunakan Metode</w:t>
            </w:r>
          </w:p>
          <w:p w14:paraId="3B7EF567" w14:textId="5C9D31B1" w:rsidR="00A2619C" w:rsidRPr="00934CE5" w:rsidRDefault="00727E9A" w:rsidP="00727E9A">
            <w:pPr>
              <w:ind w:firstLine="0"/>
              <w:jc w:val="left"/>
              <w:rPr>
                <w:lang w:val="en"/>
              </w:rPr>
            </w:pPr>
            <w:r w:rsidRPr="00727E9A">
              <w:rPr>
                <w:lang w:val="en"/>
              </w:rPr>
              <w:t>Cnn Berbasis Website</w:t>
            </w:r>
          </w:p>
        </w:tc>
        <w:tc>
          <w:tcPr>
            <w:tcW w:w="2126" w:type="dxa"/>
          </w:tcPr>
          <w:p w14:paraId="10994C49" w14:textId="1C1FDE25" w:rsidR="00A2619C" w:rsidRPr="00121A23" w:rsidRDefault="000472B6"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3119" w:type="dxa"/>
          </w:tcPr>
          <w:p w14:paraId="64103428" w14:textId="31398DC1" w:rsidR="00A2619C" w:rsidRPr="002D7F3C" w:rsidRDefault="00253BB3" w:rsidP="00D947A4">
            <w:pPr>
              <w:keepNext/>
              <w:ind w:firstLine="0"/>
              <w:jc w:val="left"/>
              <w:rPr>
                <w:lang w:val="en"/>
              </w:rPr>
            </w:pPr>
            <w:r w:rsidRPr="00253BB3">
              <w:rPr>
                <w:lang w:val="en"/>
              </w:rPr>
              <w:t>Metode Convolutional Neural Network (CNN) digunakan untuk mengklasifikasi penyakit pada daun tomat. Proses training menggunakan learning rate 0,0001 dan batch size 20. Pada epoch 100, tercapai loss 5%, akurasi 99%, dan recall 85%, hasil terbaik dari percobaan. Training melibatkan 4.000 citra dan 2 jenis penyakit. Akurasi dan recall pada data uji mencapai 80% dan 85% secara berturut-turut, menunjukkan kemampuan CNN dalam mengidentifikasi penyakit pada daun tomat secara efektif.</w:t>
            </w:r>
          </w:p>
        </w:tc>
      </w:tr>
    </w:tbl>
    <w:p w14:paraId="0D856E1E" w14:textId="77777777" w:rsidR="004811D6" w:rsidRDefault="004811D6">
      <w:pPr>
        <w:spacing w:line="259" w:lineRule="auto"/>
        <w:ind w:firstLine="0"/>
        <w:jc w:val="left"/>
        <w:rPr>
          <w:lang w:val="en"/>
        </w:rPr>
      </w:pPr>
      <w:r>
        <w:rPr>
          <w:lang w:val="en"/>
        </w:rPr>
        <w:br w:type="page"/>
      </w:r>
    </w:p>
    <w:p w14:paraId="54D968A8" w14:textId="53253E3F" w:rsidR="00707F27" w:rsidRDefault="004811D6" w:rsidP="00C6652F">
      <w:pPr>
        <w:pStyle w:val="Heading1"/>
      </w:pPr>
      <w:r>
        <w:lastRenderedPageBreak/>
        <w:br/>
        <w:t>METODOLOGI PENELITIAN</w:t>
      </w:r>
    </w:p>
    <w:p w14:paraId="2B1B9A8D" w14:textId="1D023EC9" w:rsidR="002E12CC" w:rsidRPr="002E12CC" w:rsidRDefault="002E12CC" w:rsidP="002E12CC">
      <w:pPr>
        <w:ind w:firstLine="0"/>
        <w:rPr>
          <w:lang w:val="en"/>
        </w:rPr>
      </w:pPr>
    </w:p>
    <w:p w14:paraId="2C2898BC" w14:textId="6FD8C844" w:rsidR="00707F27" w:rsidRDefault="00707F27" w:rsidP="00707F27">
      <w:pPr>
        <w:pStyle w:val="Heading2"/>
      </w:pPr>
      <w:r>
        <w:t>Kerangka Berpikir</w:t>
      </w:r>
    </w:p>
    <w:p w14:paraId="04C31E67" w14:textId="77777777" w:rsidR="00820301" w:rsidRDefault="00820301" w:rsidP="00820301">
      <w:pPr>
        <w:rPr>
          <w:rFonts w:cs="Times New Roman"/>
        </w:rPr>
      </w:pPr>
      <w:r>
        <w:rPr>
          <w:rFonts w:cs="Times New Roman"/>
        </w:rPr>
        <w:t>Berikut gambar 3.1 kerangka berpikir dari penelitian ini.</w:t>
      </w:r>
    </w:p>
    <w:p w14:paraId="1D1279B8" w14:textId="71CE1ACF" w:rsidR="00820301" w:rsidRDefault="002E12CC" w:rsidP="00820301">
      <w:pPr>
        <w:keepNext/>
        <w:ind w:firstLine="0"/>
        <w:jc w:val="center"/>
      </w:pPr>
      <w:r>
        <w:rPr>
          <w:noProof/>
        </w:rPr>
        <w:drawing>
          <wp:inline distT="0" distB="0" distL="0" distR="0" wp14:anchorId="0AE75C0E" wp14:editId="336F2847">
            <wp:extent cx="3648075" cy="6835715"/>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3674799" cy="6885790"/>
                    </a:xfrm>
                    <a:prstGeom prst="rect">
                      <a:avLst/>
                    </a:prstGeom>
                  </pic:spPr>
                </pic:pic>
              </a:graphicData>
            </a:graphic>
          </wp:inline>
        </w:drawing>
      </w:r>
    </w:p>
    <w:p w14:paraId="6A87DE27" w14:textId="5C240991" w:rsidR="00820301" w:rsidRDefault="00820301" w:rsidP="000B77D7">
      <w:pPr>
        <w:pStyle w:val="Caption"/>
      </w:pPr>
      <w:r>
        <w:t xml:space="preserve">Gambar 3. </w:t>
      </w:r>
      <w:r>
        <w:fldChar w:fldCharType="begin"/>
      </w:r>
      <w:r>
        <w:instrText xml:space="preserve"> SEQ Gambar_3. \* ARABIC </w:instrText>
      </w:r>
      <w:r>
        <w:fldChar w:fldCharType="separate"/>
      </w:r>
      <w:r>
        <w:rPr>
          <w:noProof/>
        </w:rPr>
        <w:t>1</w:t>
      </w:r>
      <w:r>
        <w:fldChar w:fldCharType="end"/>
      </w:r>
      <w:r w:rsidR="001804A1">
        <w:t xml:space="preserve"> Kerangka berpikir</w:t>
      </w:r>
    </w:p>
    <w:p w14:paraId="6D8FE1FB" w14:textId="210E7A0E" w:rsidR="00B70E3D" w:rsidRDefault="00B70E3D" w:rsidP="00B70E3D">
      <w:pPr>
        <w:rPr>
          <w:lang w:val="en"/>
        </w:rPr>
      </w:pPr>
      <w:r w:rsidRPr="00B70E3D">
        <w:rPr>
          <w:lang w:val="en"/>
        </w:rPr>
        <w:lastRenderedPageBreak/>
        <w:t xml:space="preserve">Pengembangan model pembelajaran dalam pada penelitian ini menerapkan kerangka kerja CRISP-DM, yang dibagi menjadi enam tahap. Tahap-tahap tersebut dimulai dengan Business Understanding, diikuti oleh </w:t>
      </w:r>
      <w:r w:rsidRPr="00B70E3D">
        <w:rPr>
          <w:i/>
          <w:iCs/>
          <w:lang w:val="en"/>
        </w:rPr>
        <w:t>Data Understanding</w:t>
      </w:r>
      <w:r w:rsidRPr="00B70E3D">
        <w:rPr>
          <w:lang w:val="en"/>
        </w:rPr>
        <w:t xml:space="preserve">, kemudian berlanjut ke </w:t>
      </w:r>
      <w:r w:rsidRPr="00B70E3D">
        <w:rPr>
          <w:i/>
          <w:iCs/>
          <w:lang w:val="en"/>
        </w:rPr>
        <w:t>Data Preparation</w:t>
      </w:r>
      <w:r w:rsidRPr="00B70E3D">
        <w:rPr>
          <w:lang w:val="en"/>
        </w:rPr>
        <w:t xml:space="preserve">, </w:t>
      </w:r>
      <w:r w:rsidRPr="00B70E3D">
        <w:rPr>
          <w:i/>
          <w:iCs/>
          <w:lang w:val="en"/>
        </w:rPr>
        <w:t>Modeling, Evaluation</w:t>
      </w:r>
      <w:r w:rsidRPr="00B70E3D">
        <w:rPr>
          <w:lang w:val="en"/>
        </w:rPr>
        <w:t xml:space="preserve">, dan berakhir dengan </w:t>
      </w:r>
      <w:r w:rsidRPr="00B70E3D">
        <w:rPr>
          <w:i/>
          <w:iCs/>
          <w:lang w:val="en"/>
        </w:rPr>
        <w:t>Deployment</w:t>
      </w:r>
      <w:r w:rsidRPr="00B70E3D">
        <w:rPr>
          <w:lang w:val="en"/>
        </w:rPr>
        <w:t>.</w:t>
      </w:r>
    </w:p>
    <w:p w14:paraId="436D1CD7" w14:textId="77777777" w:rsidR="00B70E3D" w:rsidRPr="00B70E3D" w:rsidRDefault="00B70E3D" w:rsidP="00B70E3D">
      <w:pPr>
        <w:rPr>
          <w:lang w:val="en"/>
        </w:rPr>
      </w:pPr>
    </w:p>
    <w:p w14:paraId="4D13B7BB" w14:textId="1B79F7AB" w:rsidR="00707F27" w:rsidRDefault="00707F27" w:rsidP="00707F27">
      <w:pPr>
        <w:pStyle w:val="Heading2"/>
        <w:rPr>
          <w:i/>
          <w:iCs/>
        </w:rPr>
      </w:pPr>
      <w:r w:rsidRPr="00707F27">
        <w:rPr>
          <w:i/>
          <w:iCs/>
        </w:rPr>
        <w:t>Business Understanding</w:t>
      </w:r>
    </w:p>
    <w:p w14:paraId="311F0B27" w14:textId="60023080" w:rsidR="008861F1" w:rsidRDefault="008861F1" w:rsidP="008861F1">
      <w:pPr>
        <w:rPr>
          <w:lang w:val="en"/>
        </w:rPr>
      </w:pPr>
      <w:r>
        <w:rPr>
          <w:lang w:val="en"/>
        </w:rPr>
        <w:t>Penelitian</w:t>
      </w:r>
      <w:r w:rsidRPr="008861F1">
        <w:rPr>
          <w:lang w:val="en"/>
        </w:rPr>
        <w:t xml:space="preserve"> ini</w:t>
      </w:r>
      <w:r>
        <w:rPr>
          <w:lang w:val="en"/>
        </w:rPr>
        <w:t xml:space="preserve"> bertujuan</w:t>
      </w:r>
      <w:r w:rsidRPr="008861F1">
        <w:rPr>
          <w:lang w:val="en"/>
        </w:rPr>
        <w:t xml:space="preserve"> untuk mengembangkan sebuah aplikasi seluler yang mampu mengklasifikasikan penyakit pada daun tanaman kentang menggunakan teknik pembelajaran terarah dengan memanfaatkan algoritma</w:t>
      </w:r>
      <w:r>
        <w:rPr>
          <w:lang w:val="en"/>
        </w:rPr>
        <w:t xml:space="preserve"> </w:t>
      </w:r>
      <w:r>
        <w:rPr>
          <w:i/>
          <w:iCs/>
          <w:lang w:val="en"/>
        </w:rPr>
        <w:t>Convolutional Neural Network</w:t>
      </w:r>
      <w:r w:rsidRPr="008861F1">
        <w:rPr>
          <w:lang w:val="en"/>
        </w:rPr>
        <w:t>. Aplikasi ini akan mengidentifikasi penyakit pada daun</w:t>
      </w:r>
      <w:r w:rsidR="00531CB2">
        <w:rPr>
          <w:lang w:val="en"/>
        </w:rPr>
        <w:t xml:space="preserve"> tanaman</w:t>
      </w:r>
      <w:r w:rsidRPr="008861F1">
        <w:rPr>
          <w:lang w:val="en"/>
        </w:rPr>
        <w:t xml:space="preserve"> kentang dengan mengambil gambar melalui kamera ponsel, dan selanjutnya akan menghasilkan output berupa tipe penyakit berdasarkan gambar yang diperoleh.</w:t>
      </w:r>
    </w:p>
    <w:p w14:paraId="4F0B8C58" w14:textId="77777777" w:rsidR="00E411CE" w:rsidRPr="008861F1" w:rsidRDefault="00E411CE" w:rsidP="008861F1">
      <w:pPr>
        <w:rPr>
          <w:lang w:val="en"/>
        </w:rPr>
      </w:pPr>
    </w:p>
    <w:p w14:paraId="1964B3B4" w14:textId="34B6730F" w:rsidR="00707F27" w:rsidRDefault="00707F27" w:rsidP="00707F27">
      <w:pPr>
        <w:pStyle w:val="Heading2"/>
        <w:rPr>
          <w:i/>
          <w:iCs/>
        </w:rPr>
      </w:pPr>
      <w:r w:rsidRPr="00707F27">
        <w:rPr>
          <w:i/>
          <w:iCs/>
        </w:rPr>
        <w:t>Data Understanding</w:t>
      </w:r>
    </w:p>
    <w:p w14:paraId="5668C649" w14:textId="14C50788" w:rsidR="00531CB2" w:rsidRDefault="00531CB2" w:rsidP="00531CB2">
      <w:pPr>
        <w:rPr>
          <w:lang w:val="en"/>
        </w:rPr>
      </w:pPr>
      <w:r w:rsidRPr="00851203">
        <w:rPr>
          <w:i/>
          <w:iCs/>
          <w:lang w:val="en"/>
        </w:rPr>
        <w:t>Dataset</w:t>
      </w:r>
      <w:r w:rsidRPr="00531CB2">
        <w:rPr>
          <w:lang w:val="en"/>
        </w:rPr>
        <w:t xml:space="preserve"> yang digunakan dalam penelitian ini terdiri dari gambar penyakit pada daun </w:t>
      </w:r>
      <w:r w:rsidR="00E411CE">
        <w:rPr>
          <w:lang w:val="en"/>
        </w:rPr>
        <w:t>tanaman kentang</w:t>
      </w:r>
      <w:r w:rsidRPr="00531CB2">
        <w:rPr>
          <w:lang w:val="en"/>
        </w:rPr>
        <w:t xml:space="preserve">, yang diakses dari situs </w:t>
      </w:r>
      <w:r w:rsidRPr="00531CB2">
        <w:rPr>
          <w:i/>
          <w:iCs/>
          <w:lang w:val="en"/>
        </w:rPr>
        <w:t>Kaggle</w:t>
      </w:r>
      <w:r w:rsidRPr="00531CB2">
        <w:rPr>
          <w:lang w:val="en"/>
        </w:rPr>
        <w:t xml:space="preserve">. Gambar dalam dataset ini menampilkan variasi ukuran piksel dan mencakup </w:t>
      </w:r>
      <w:r w:rsidR="00E411CE">
        <w:rPr>
          <w:lang w:val="en"/>
        </w:rPr>
        <w:t>tiga</w:t>
      </w:r>
      <w:r w:rsidRPr="00531CB2">
        <w:rPr>
          <w:lang w:val="en"/>
        </w:rPr>
        <w:t xml:space="preserve"> </w:t>
      </w:r>
      <w:r w:rsidR="00E411CE" w:rsidRPr="00E411CE">
        <w:rPr>
          <w:i/>
          <w:iCs/>
          <w:lang w:val="en"/>
        </w:rPr>
        <w:t>class</w:t>
      </w:r>
      <w:r w:rsidRPr="00531CB2">
        <w:rPr>
          <w:lang w:val="en"/>
        </w:rPr>
        <w:t xml:space="preserve"> atau label berbeda.</w:t>
      </w:r>
      <w:r w:rsidR="00E411CE">
        <w:rPr>
          <w:lang w:val="en"/>
        </w:rPr>
        <w:t xml:space="preserve"> </w:t>
      </w:r>
      <w:r w:rsidR="00E411CE" w:rsidRPr="00E411CE">
        <w:rPr>
          <w:lang w:val="en"/>
        </w:rPr>
        <w:t xml:space="preserve">Berikut ini </w:t>
      </w:r>
      <w:r w:rsidR="00E411CE" w:rsidRPr="00E411CE">
        <w:rPr>
          <w:i/>
          <w:iCs/>
          <w:lang w:val="en"/>
        </w:rPr>
        <w:t>class</w:t>
      </w:r>
      <w:r w:rsidR="00E411CE" w:rsidRPr="00E411CE">
        <w:rPr>
          <w:lang w:val="en"/>
        </w:rPr>
        <w:t xml:space="preserve"> tersebut:</w:t>
      </w:r>
    </w:p>
    <w:p w14:paraId="4CC96156" w14:textId="6B5441E2" w:rsidR="00E30877" w:rsidRDefault="00E30877" w:rsidP="000B77D7">
      <w:pPr>
        <w:pStyle w:val="Caption"/>
      </w:pPr>
      <w:r>
        <w:t xml:space="preserve">Tabel 3. </w:t>
      </w:r>
      <w:r>
        <w:fldChar w:fldCharType="begin"/>
      </w:r>
      <w:r>
        <w:instrText xml:space="preserve"> SEQ Tabel_3. \* ARABIC </w:instrText>
      </w:r>
      <w:r>
        <w:fldChar w:fldCharType="separate"/>
      </w:r>
      <w:r>
        <w:rPr>
          <w:noProof/>
        </w:rPr>
        <w:t>1</w:t>
      </w:r>
      <w:r>
        <w:fldChar w:fldCharType="end"/>
      </w:r>
      <w:r>
        <w:t xml:space="preserve"> </w:t>
      </w:r>
      <w:r w:rsidRPr="00E30877">
        <w:rPr>
          <w:i/>
        </w:rPr>
        <w:t>Class</w:t>
      </w:r>
      <w:r>
        <w:t xml:space="preserve"> </w:t>
      </w:r>
      <w:r w:rsidRPr="00851203">
        <w:rPr>
          <w:i/>
        </w:rPr>
        <w:t>dataset</w:t>
      </w:r>
    </w:p>
    <w:tbl>
      <w:tblPr>
        <w:tblStyle w:val="TableGrid"/>
        <w:tblW w:w="0" w:type="auto"/>
        <w:tblLayout w:type="fixed"/>
        <w:tblLook w:val="04A0" w:firstRow="1" w:lastRow="0" w:firstColumn="1" w:lastColumn="0" w:noHBand="0" w:noVBand="1"/>
      </w:tblPr>
      <w:tblGrid>
        <w:gridCol w:w="1413"/>
        <w:gridCol w:w="4252"/>
        <w:gridCol w:w="2596"/>
      </w:tblGrid>
      <w:tr w:rsidR="00C963E4" w14:paraId="0A84F0DC" w14:textId="77777777" w:rsidTr="00C757CD">
        <w:tc>
          <w:tcPr>
            <w:tcW w:w="1413" w:type="dxa"/>
          </w:tcPr>
          <w:p w14:paraId="0AB14C1B" w14:textId="59C996FB" w:rsidR="00B70E3D" w:rsidRDefault="00B70E3D" w:rsidP="006C44FE">
            <w:pPr>
              <w:ind w:firstLine="0"/>
              <w:jc w:val="center"/>
              <w:rPr>
                <w:lang w:val="en"/>
              </w:rPr>
            </w:pPr>
            <w:r w:rsidRPr="006C44FE">
              <w:rPr>
                <w:i/>
                <w:iCs/>
                <w:lang w:val="en"/>
              </w:rPr>
              <w:t>Class</w:t>
            </w:r>
          </w:p>
        </w:tc>
        <w:tc>
          <w:tcPr>
            <w:tcW w:w="4252" w:type="dxa"/>
          </w:tcPr>
          <w:p w14:paraId="4EC14D1F" w14:textId="552620E6" w:rsidR="00B70E3D" w:rsidRDefault="00B70E3D" w:rsidP="006C44FE">
            <w:pPr>
              <w:ind w:firstLine="0"/>
              <w:jc w:val="center"/>
              <w:rPr>
                <w:lang w:val="en"/>
              </w:rPr>
            </w:pPr>
            <w:r>
              <w:rPr>
                <w:lang w:val="en"/>
              </w:rPr>
              <w:t>Definisi</w:t>
            </w:r>
          </w:p>
        </w:tc>
        <w:tc>
          <w:tcPr>
            <w:tcW w:w="2596" w:type="dxa"/>
          </w:tcPr>
          <w:p w14:paraId="68B889A2" w14:textId="7FD6A6C9" w:rsidR="00B70E3D" w:rsidRDefault="006C44FE" w:rsidP="006C44FE">
            <w:pPr>
              <w:ind w:firstLine="0"/>
              <w:jc w:val="center"/>
              <w:rPr>
                <w:lang w:val="en"/>
              </w:rPr>
            </w:pPr>
            <w:r>
              <w:rPr>
                <w:lang w:val="en"/>
              </w:rPr>
              <w:t>Sumber</w:t>
            </w:r>
          </w:p>
        </w:tc>
      </w:tr>
      <w:tr w:rsidR="00C963E4" w14:paraId="1B584978" w14:textId="77777777" w:rsidTr="00C757CD">
        <w:tc>
          <w:tcPr>
            <w:tcW w:w="1413" w:type="dxa"/>
          </w:tcPr>
          <w:p w14:paraId="317B652F" w14:textId="38F58DC7" w:rsidR="00C963E4" w:rsidRPr="00D47091" w:rsidRDefault="00C963E4" w:rsidP="00B70E3D">
            <w:pPr>
              <w:ind w:firstLine="0"/>
              <w:rPr>
                <w:i/>
                <w:iCs/>
                <w:lang w:val="en"/>
              </w:rPr>
            </w:pPr>
            <w:r w:rsidRPr="00D47091">
              <w:rPr>
                <w:i/>
                <w:iCs/>
                <w:lang w:val="en"/>
              </w:rPr>
              <w:t>Healthy</w:t>
            </w:r>
          </w:p>
        </w:tc>
        <w:tc>
          <w:tcPr>
            <w:tcW w:w="4252" w:type="dxa"/>
          </w:tcPr>
          <w:p w14:paraId="65E586ED" w14:textId="222B7C0C" w:rsidR="00C963E4" w:rsidRDefault="00C963E4" w:rsidP="00B70E3D">
            <w:pPr>
              <w:ind w:firstLine="0"/>
              <w:rPr>
                <w:lang w:val="en"/>
              </w:rPr>
            </w:pPr>
            <w:r>
              <w:rPr>
                <w:lang w:val="en"/>
              </w:rPr>
              <w:t>Gambar daun tanaman kentang yang sehat</w:t>
            </w:r>
          </w:p>
        </w:tc>
        <w:tc>
          <w:tcPr>
            <w:tcW w:w="2596" w:type="dxa"/>
            <w:vMerge w:val="restart"/>
          </w:tcPr>
          <w:p w14:paraId="31761D8C" w14:textId="34798B35" w:rsidR="00C963E4" w:rsidRDefault="005D6E85" w:rsidP="00B5444A">
            <w:pPr>
              <w:ind w:firstLine="0"/>
              <w:jc w:val="left"/>
              <w:rPr>
                <w:lang w:val="en"/>
              </w:rPr>
            </w:pPr>
            <w:hyperlink r:id="rId13" w:history="1">
              <w:r w:rsidR="00C757CD" w:rsidRPr="00C95BD9">
                <w:rPr>
                  <w:rStyle w:val="Hyperlink"/>
                  <w:lang w:val="en"/>
                </w:rPr>
                <w:t>https://www.kaggle.com/datasets/abdallahalidev/plantvillage-dataset</w:t>
              </w:r>
            </w:hyperlink>
            <w:r w:rsidR="00C757CD">
              <w:rPr>
                <w:lang w:val="en"/>
              </w:rPr>
              <w:t xml:space="preserve"> </w:t>
            </w:r>
            <w:r w:rsidR="00324010">
              <w:rPr>
                <w:lang w:val="en"/>
              </w:rPr>
              <w:fldChar w:fldCharType="begin" w:fldLock="1"/>
            </w:r>
            <w:r w:rsidR="00F27BC5">
              <w:rPr>
                <w:lang w:val="en"/>
              </w:rPr>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sidR="00324010">
              <w:rPr>
                <w:lang w:val="en"/>
              </w:rPr>
              <w:fldChar w:fldCharType="separate"/>
            </w:r>
            <w:r w:rsidR="00324010" w:rsidRPr="00324010">
              <w:rPr>
                <w:noProof/>
                <w:lang w:val="en"/>
              </w:rPr>
              <w:t>(Ali, 2019)</w:t>
            </w:r>
            <w:r w:rsidR="00324010">
              <w:rPr>
                <w:lang w:val="en"/>
              </w:rPr>
              <w:fldChar w:fldCharType="end"/>
            </w:r>
          </w:p>
        </w:tc>
      </w:tr>
      <w:tr w:rsidR="00C963E4" w14:paraId="34A7CC48" w14:textId="77777777" w:rsidTr="00C757CD">
        <w:tc>
          <w:tcPr>
            <w:tcW w:w="1413" w:type="dxa"/>
          </w:tcPr>
          <w:p w14:paraId="6A37781E" w14:textId="6B4154B3" w:rsidR="00C963E4" w:rsidRPr="00D47091" w:rsidRDefault="00C963E4" w:rsidP="00B70E3D">
            <w:pPr>
              <w:ind w:firstLine="0"/>
              <w:rPr>
                <w:i/>
                <w:iCs/>
                <w:lang w:val="en"/>
              </w:rPr>
            </w:pPr>
            <w:r w:rsidRPr="00D47091">
              <w:rPr>
                <w:i/>
                <w:iCs/>
                <w:lang w:val="en"/>
              </w:rPr>
              <w:t>Late Blight</w:t>
            </w:r>
          </w:p>
        </w:tc>
        <w:tc>
          <w:tcPr>
            <w:tcW w:w="4252" w:type="dxa"/>
          </w:tcPr>
          <w:p w14:paraId="6D080EEE" w14:textId="3E22932E" w:rsidR="00C963E4" w:rsidRDefault="00C963E4" w:rsidP="00B70E3D">
            <w:pPr>
              <w:ind w:firstLine="0"/>
              <w:rPr>
                <w:lang w:val="en"/>
              </w:rPr>
            </w:pPr>
            <w:r>
              <w:rPr>
                <w:lang w:val="en"/>
              </w:rPr>
              <w:t>Gambar daun tanaman kentang yang terinfeksi penyakit busuk daun</w:t>
            </w:r>
          </w:p>
        </w:tc>
        <w:tc>
          <w:tcPr>
            <w:tcW w:w="2596" w:type="dxa"/>
            <w:vMerge/>
          </w:tcPr>
          <w:p w14:paraId="6931C036" w14:textId="77777777" w:rsidR="00C963E4" w:rsidRDefault="00C963E4" w:rsidP="00B70E3D">
            <w:pPr>
              <w:ind w:firstLine="0"/>
              <w:rPr>
                <w:lang w:val="en"/>
              </w:rPr>
            </w:pPr>
          </w:p>
        </w:tc>
      </w:tr>
      <w:tr w:rsidR="00C963E4" w14:paraId="5AE0A979" w14:textId="77777777" w:rsidTr="00C757CD">
        <w:tc>
          <w:tcPr>
            <w:tcW w:w="1413" w:type="dxa"/>
          </w:tcPr>
          <w:p w14:paraId="3BAF7052" w14:textId="15D448B5" w:rsidR="00C963E4" w:rsidRPr="00D47091" w:rsidRDefault="00C963E4" w:rsidP="00B70E3D">
            <w:pPr>
              <w:ind w:firstLine="0"/>
              <w:rPr>
                <w:i/>
                <w:iCs/>
                <w:lang w:val="en"/>
              </w:rPr>
            </w:pPr>
            <w:r w:rsidRPr="00D47091">
              <w:rPr>
                <w:i/>
                <w:iCs/>
                <w:lang w:val="en"/>
              </w:rPr>
              <w:t>Early Blight</w:t>
            </w:r>
          </w:p>
        </w:tc>
        <w:tc>
          <w:tcPr>
            <w:tcW w:w="4252" w:type="dxa"/>
          </w:tcPr>
          <w:p w14:paraId="5474BAD3" w14:textId="47CA14F2" w:rsidR="00C963E4" w:rsidRDefault="00C963E4" w:rsidP="00B70E3D">
            <w:pPr>
              <w:ind w:firstLine="0"/>
              <w:rPr>
                <w:lang w:val="en"/>
              </w:rPr>
            </w:pPr>
            <w:r>
              <w:rPr>
                <w:lang w:val="en"/>
              </w:rPr>
              <w:t>Gambar daun tanaman kentang yang terinfeksi penyakit bercak kering</w:t>
            </w:r>
          </w:p>
        </w:tc>
        <w:tc>
          <w:tcPr>
            <w:tcW w:w="2596" w:type="dxa"/>
            <w:vMerge/>
          </w:tcPr>
          <w:p w14:paraId="1D3023F8" w14:textId="77777777" w:rsidR="00C963E4" w:rsidRDefault="00C963E4" w:rsidP="00B70E3D">
            <w:pPr>
              <w:ind w:firstLine="0"/>
              <w:rPr>
                <w:lang w:val="en"/>
              </w:rPr>
            </w:pPr>
          </w:p>
        </w:tc>
      </w:tr>
    </w:tbl>
    <w:p w14:paraId="65BEB3BC" w14:textId="5B3B6DF4" w:rsidR="00E411CE" w:rsidRDefault="00E411CE" w:rsidP="00B70E3D">
      <w:pPr>
        <w:ind w:firstLine="0"/>
        <w:rPr>
          <w:lang w:val="en"/>
        </w:rPr>
      </w:pPr>
    </w:p>
    <w:p w14:paraId="11F61085" w14:textId="77777777" w:rsidR="00EF7EBB" w:rsidRPr="00531CB2" w:rsidRDefault="00EF7EBB" w:rsidP="00B70E3D">
      <w:pPr>
        <w:ind w:firstLine="0"/>
        <w:rPr>
          <w:lang w:val="en"/>
        </w:rPr>
      </w:pPr>
    </w:p>
    <w:p w14:paraId="12C78764" w14:textId="25179F68" w:rsidR="00707F27" w:rsidRDefault="00707F27" w:rsidP="00707F27">
      <w:pPr>
        <w:pStyle w:val="Heading2"/>
        <w:rPr>
          <w:i/>
          <w:iCs/>
        </w:rPr>
      </w:pPr>
      <w:r w:rsidRPr="00707F27">
        <w:rPr>
          <w:i/>
          <w:iCs/>
        </w:rPr>
        <w:t>Data Preparation</w:t>
      </w:r>
    </w:p>
    <w:p w14:paraId="164B20F1" w14:textId="756B08C9" w:rsidR="00EF7EBB" w:rsidRDefault="00EE1BEE" w:rsidP="00EF7EBB">
      <w:pPr>
        <w:rPr>
          <w:lang w:val="en"/>
        </w:rPr>
      </w:pPr>
      <w:r w:rsidRPr="00EE1BEE">
        <w:rPr>
          <w:lang w:val="en"/>
        </w:rPr>
        <w:t xml:space="preserve">Sebelum dilakukan training model dataset perlu untuk dilakukan </w:t>
      </w:r>
      <w:r w:rsidRPr="00EE1BEE">
        <w:rPr>
          <w:i/>
          <w:iCs/>
          <w:lang w:val="en"/>
        </w:rPr>
        <w:t>data augmentation</w:t>
      </w:r>
      <w:r>
        <w:rPr>
          <w:i/>
          <w:iCs/>
          <w:lang w:val="en"/>
        </w:rPr>
        <w:t>.</w:t>
      </w:r>
      <w:r w:rsidRPr="00EE1BEE">
        <w:rPr>
          <w:i/>
          <w:iCs/>
          <w:lang w:val="en"/>
        </w:rPr>
        <w:t xml:space="preserve"> </w:t>
      </w:r>
      <w:r w:rsidR="00F27BC5" w:rsidRPr="00F27BC5">
        <w:rPr>
          <w:lang w:val="en"/>
        </w:rPr>
        <w:t>Menurut D. Seita</w:t>
      </w:r>
      <w:r w:rsidR="00F27BC5">
        <w:rPr>
          <w:lang w:val="en"/>
        </w:rPr>
        <w:t xml:space="preserve"> </w:t>
      </w:r>
      <w:r w:rsidR="00F27BC5">
        <w:rPr>
          <w:lang w:val="en"/>
        </w:rPr>
        <w:fldChar w:fldCharType="begin" w:fldLock="1"/>
      </w:r>
      <w:r>
        <w:rPr>
          <w:lang w:val="en"/>
        </w:rPr>
        <w:instrText>ADDIN CSL_CITATION {"citationItems":[{"id":"ITEM-1","itemData":{"DOI":"10.28932/jutisi.v6i2.2688","ISSN":"2443-2210","abstract":"Deep convolutional neural networks (CNNs) have achieved remarkable results in two-dimensional (2D) image detection tasks. However, their high expression ability risks overfitting. Consequently, data augmentation techniques have been proposed to prevent overfitting while enriching datasets. In this paper, a Deep Learning system for accurate car model detection is proposed using the ResNet-152 network with a fully convolutional architecture. It is demonstrated that significant generalization gains in the learning process are attained by randomly generating augmented training data using several geometric transformations and pixel-wise changes, such as image cropping and image rotation. We evaluated data augmentation techniques by comparison with competitive data augmentation techniques such as mixup. Data augmented ResNet models achieve better results for accuracy metrics than baseline ResNet models with accuracy 82.6714% on Stanford Cars Dataset.","author":[{"dropping-particle":"","family":"Sanjaya","given":"Joseph","non-dropping-particle":"","parse-names":false,"suffix":""},{"dropping-particle":"","family":"Ayub","given":"Mewati","non-dropping-particle":"","parse-names":false,"suffix":""}],"container-title":"Jurnal Teknik Informatika dan Sistem Informasi","id":"ITEM-1","issue":"2","issued":{"date-parts":[["2020"]]},"page":"311-323","title":"Augmentasi Data Pengenalan Citra Mobil Menggunakan Pendekatan Random Crop, Rotate, dan Mixup","type":"article-journal","volume":"6"},"uris":["http://www.mendeley.com/documents/?uuid=56bf7660-8a29-4abe-bb40-e4d348c233e7"]}],"mendeley":{"formattedCitation":"(Sanjaya &amp; Ayub, 2020)","manualFormatting":"(dalam Sanjaya &amp; Ayub, 2020)","plainTextFormattedCitation":"(Sanjaya &amp; Ayub, 2020)","previouslyFormattedCitation":"(Sanjaya &amp; Ayub, 2020)"},"properties":{"noteIndex":0},"schema":"https://github.com/citation-style-language/schema/raw/master/csl-citation.json"}</w:instrText>
      </w:r>
      <w:r w:rsidR="00F27BC5">
        <w:rPr>
          <w:lang w:val="en"/>
        </w:rPr>
        <w:fldChar w:fldCharType="separate"/>
      </w:r>
      <w:r w:rsidR="00F27BC5" w:rsidRPr="00F27BC5">
        <w:rPr>
          <w:noProof/>
          <w:lang w:val="en"/>
        </w:rPr>
        <w:t>(</w:t>
      </w:r>
      <w:r w:rsidR="00F27BC5">
        <w:rPr>
          <w:noProof/>
          <w:lang w:val="en"/>
        </w:rPr>
        <w:t xml:space="preserve">dalam </w:t>
      </w:r>
      <w:r w:rsidR="00F27BC5" w:rsidRPr="00F27BC5">
        <w:rPr>
          <w:noProof/>
          <w:lang w:val="en"/>
        </w:rPr>
        <w:t>Sanjaya &amp; Ayub, 2020)</w:t>
      </w:r>
      <w:r w:rsidR="00F27BC5">
        <w:rPr>
          <w:lang w:val="en"/>
        </w:rPr>
        <w:fldChar w:fldCharType="end"/>
      </w:r>
      <w:r>
        <w:rPr>
          <w:lang w:val="en"/>
        </w:rPr>
        <w:t xml:space="preserve"> </w:t>
      </w:r>
      <w:r w:rsidR="00F27BC5" w:rsidRPr="00F27BC5">
        <w:rPr>
          <w:lang w:val="en"/>
        </w:rPr>
        <w:t xml:space="preserve">augmentasi data adalah suatu metode yang membolehkan para praktisi untuk menambah variasi data </w:t>
      </w:r>
      <w:r w:rsidR="00F27BC5" w:rsidRPr="00F27BC5">
        <w:rPr>
          <w:lang w:val="en"/>
        </w:rPr>
        <w:lastRenderedPageBreak/>
        <w:t>yang ada untuk pelatihan model tanpa perlu mengumpulkan data baru. Beberapa contoh teknik augmentasi data antara lain adalah pemotongan (</w:t>
      </w:r>
      <w:r w:rsidR="00F27BC5" w:rsidRPr="00613DBA">
        <w:rPr>
          <w:i/>
          <w:iCs/>
          <w:lang w:val="en"/>
        </w:rPr>
        <w:t>cropping</w:t>
      </w:r>
      <w:r w:rsidR="00F27BC5" w:rsidRPr="00F27BC5">
        <w:rPr>
          <w:lang w:val="en"/>
        </w:rPr>
        <w:t>), penambahan tepi (</w:t>
      </w:r>
      <w:r w:rsidR="00F27BC5" w:rsidRPr="00613DBA">
        <w:rPr>
          <w:i/>
          <w:iCs/>
          <w:lang w:val="en"/>
        </w:rPr>
        <w:t>padding</w:t>
      </w:r>
      <w:r w:rsidR="00F27BC5" w:rsidRPr="00F27BC5">
        <w:rPr>
          <w:lang w:val="en"/>
        </w:rPr>
        <w:t>), dan pembalikan gambar secara horizontal (</w:t>
      </w:r>
      <w:r w:rsidR="00F27BC5" w:rsidRPr="00613DBA">
        <w:rPr>
          <w:i/>
          <w:iCs/>
          <w:lang w:val="en"/>
        </w:rPr>
        <w:t>horizontal</w:t>
      </w:r>
      <w:r w:rsidR="00F27BC5" w:rsidRPr="00F27BC5">
        <w:rPr>
          <w:lang w:val="en"/>
        </w:rPr>
        <w:t xml:space="preserve"> </w:t>
      </w:r>
      <w:r w:rsidR="00F27BC5" w:rsidRPr="00613DBA">
        <w:rPr>
          <w:i/>
          <w:iCs/>
          <w:lang w:val="en"/>
        </w:rPr>
        <w:t>flipping</w:t>
      </w:r>
      <w:r w:rsidR="00F27BC5" w:rsidRPr="00F27BC5">
        <w:rPr>
          <w:lang w:val="en"/>
        </w:rPr>
        <w:t>).</w:t>
      </w:r>
      <w:r w:rsidR="00862845">
        <w:rPr>
          <w:lang w:val="en"/>
        </w:rPr>
        <w:t xml:space="preserve"> </w:t>
      </w:r>
      <w:r w:rsidR="00862845" w:rsidRPr="00862845">
        <w:rPr>
          <w:lang w:val="en"/>
        </w:rPr>
        <w:t>Berikut</w:t>
      </w:r>
      <w:r w:rsidR="00862845">
        <w:rPr>
          <w:lang w:val="en"/>
        </w:rPr>
        <w:t xml:space="preserve"> adalah</w:t>
      </w:r>
      <w:r w:rsidR="00862845" w:rsidRPr="00862845">
        <w:rPr>
          <w:lang w:val="en"/>
        </w:rPr>
        <w:t xml:space="preserve"> </w:t>
      </w:r>
      <w:r w:rsidR="00862845" w:rsidRPr="00862845">
        <w:rPr>
          <w:i/>
          <w:iCs/>
          <w:lang w:val="en"/>
        </w:rPr>
        <w:t>data augmentation</w:t>
      </w:r>
      <w:r w:rsidR="00862845" w:rsidRPr="00862845">
        <w:rPr>
          <w:lang w:val="en"/>
        </w:rPr>
        <w:t xml:space="preserve"> yang diterapkan pada penelitian ini:</w:t>
      </w:r>
    </w:p>
    <w:p w14:paraId="2E621EEB" w14:textId="7EEC684A" w:rsidR="00862845" w:rsidRPr="001F0175" w:rsidRDefault="001F0175" w:rsidP="001F0175">
      <w:pPr>
        <w:pStyle w:val="WOW"/>
        <w:numPr>
          <w:ilvl w:val="0"/>
          <w:numId w:val="15"/>
        </w:numPr>
      </w:pPr>
      <w:r w:rsidRPr="001F0175">
        <w:rPr>
          <w:i/>
          <w:iCs/>
        </w:rPr>
        <w:t>Rescale</w:t>
      </w:r>
    </w:p>
    <w:p w14:paraId="4E69E621" w14:textId="79B7471B" w:rsidR="001F0175" w:rsidRPr="001F0175" w:rsidRDefault="001C7AAD" w:rsidP="001F0175">
      <w:pPr>
        <w:pStyle w:val="WOW"/>
        <w:numPr>
          <w:ilvl w:val="0"/>
          <w:numId w:val="0"/>
        </w:numPr>
        <w:ind w:left="720"/>
      </w:pPr>
      <w:r w:rsidRPr="001C7AAD">
        <w:t xml:space="preserve">Dalam penelitian ini, proses </w:t>
      </w:r>
      <w:r w:rsidR="00173AB8">
        <w:t xml:space="preserve">mengubah skala </w:t>
      </w:r>
      <w:r w:rsidRPr="001C7AAD">
        <w:t>dilakukan pada citra dataset untuk memastikan semua gambar memiliki ukuran yang seragam, yaitu 2</w:t>
      </w:r>
      <w:r w:rsidR="003C7F78">
        <w:t>56</w:t>
      </w:r>
      <w:r w:rsidRPr="001C7AAD">
        <w:t xml:space="preserve"> piksel. Hal ini bertujuan untuk memudahkan komputasi selama proses pelatihan model.</w:t>
      </w:r>
    </w:p>
    <w:p w14:paraId="4F38DD20" w14:textId="7C3EA654" w:rsidR="00757EC7" w:rsidRPr="00757EC7" w:rsidRDefault="00757EC7" w:rsidP="00373A76">
      <w:pPr>
        <w:pStyle w:val="WOW"/>
        <w:rPr>
          <w:i/>
          <w:iCs/>
        </w:rPr>
      </w:pPr>
      <w:r w:rsidRPr="00757EC7">
        <w:rPr>
          <w:i/>
          <w:iCs/>
        </w:rPr>
        <w:t>Split Dataset</w:t>
      </w:r>
    </w:p>
    <w:p w14:paraId="6D097350" w14:textId="5EE9ED13" w:rsidR="001F0175" w:rsidRDefault="00437B3C" w:rsidP="00757EC7">
      <w:pPr>
        <w:pStyle w:val="WOW"/>
        <w:numPr>
          <w:ilvl w:val="0"/>
          <w:numId w:val="0"/>
        </w:numPr>
        <w:ind w:left="720"/>
      </w:pPr>
      <w:r w:rsidRPr="00437B3C">
        <w:t>Dalam penelitian ini, dataset dibagi menjadi dua bagian, yaitu 80% untuk</w:t>
      </w:r>
      <w:r w:rsidR="00B46194">
        <w:t xml:space="preserve"> data</w:t>
      </w:r>
      <w:r w:rsidRPr="00437B3C">
        <w:t xml:space="preserve"> pelatihan</w:t>
      </w:r>
      <w:r w:rsidR="0061039C">
        <w:t>,</w:t>
      </w:r>
      <w:r w:rsidRPr="00437B3C">
        <w:t xml:space="preserve"> </w:t>
      </w:r>
      <w:r w:rsidR="0061039C">
        <w:t>1</w:t>
      </w:r>
      <w:r w:rsidRPr="00437B3C">
        <w:t xml:space="preserve">0% untuk </w:t>
      </w:r>
      <w:r w:rsidR="00B46194">
        <w:t xml:space="preserve">data </w:t>
      </w:r>
      <w:r w:rsidRPr="00437B3C">
        <w:t>validasi</w:t>
      </w:r>
      <w:r w:rsidR="0061039C">
        <w:t xml:space="preserve"> dan 10% untuk </w:t>
      </w:r>
      <w:r w:rsidR="00B46194">
        <w:t>data uji</w:t>
      </w:r>
      <w:r w:rsidRPr="00437B3C">
        <w:t>. Pembagian ini bertujuan untuk memenuhi kebutuhan pelatihan</w:t>
      </w:r>
      <w:r w:rsidR="00577012">
        <w:t>,</w:t>
      </w:r>
      <w:r w:rsidRPr="00437B3C">
        <w:t xml:space="preserve"> validasi </w:t>
      </w:r>
      <w:r w:rsidR="00577012">
        <w:t>dan uji model</w:t>
      </w:r>
      <w:r w:rsidRPr="00437B3C">
        <w:t>.</w:t>
      </w:r>
    </w:p>
    <w:p w14:paraId="537F954D" w14:textId="00A1742A" w:rsidR="00437B3C" w:rsidRPr="00EF2D3F" w:rsidRDefault="00EF2D3F" w:rsidP="00373A76">
      <w:pPr>
        <w:pStyle w:val="WOW"/>
      </w:pPr>
      <w:r w:rsidRPr="00EF2D3F">
        <w:rPr>
          <w:i/>
          <w:iCs/>
        </w:rPr>
        <w:t>Rotation</w:t>
      </w:r>
    </w:p>
    <w:p w14:paraId="4CF23098" w14:textId="078DD842" w:rsidR="00EF2D3F" w:rsidRDefault="00EF2D3F" w:rsidP="00EF2D3F">
      <w:pPr>
        <w:pStyle w:val="WOW"/>
        <w:numPr>
          <w:ilvl w:val="0"/>
          <w:numId w:val="0"/>
        </w:numPr>
        <w:ind w:left="720"/>
      </w:pPr>
      <w:r w:rsidRPr="00EF2D3F">
        <w:t>Berfungsi untuk melakukan rotasi pada sebuah citra. Penelitian ini dilakukan rotasi sebesar 20 derajat.</w:t>
      </w:r>
    </w:p>
    <w:p w14:paraId="67AE149F" w14:textId="51CBBB3D" w:rsidR="00071F68" w:rsidRDefault="00071F68" w:rsidP="00071F68">
      <w:pPr>
        <w:pStyle w:val="WOW"/>
        <w:rPr>
          <w:i/>
          <w:iCs/>
        </w:rPr>
      </w:pPr>
      <w:r w:rsidRPr="00764E8D">
        <w:rPr>
          <w:i/>
          <w:iCs/>
        </w:rPr>
        <w:t xml:space="preserve">Horizontal </w:t>
      </w:r>
      <w:r w:rsidR="00764E8D">
        <w:t>dan</w:t>
      </w:r>
      <w:r w:rsidRPr="00764E8D">
        <w:rPr>
          <w:i/>
          <w:iCs/>
        </w:rPr>
        <w:t xml:space="preserve"> Vertical </w:t>
      </w:r>
      <w:r w:rsidR="00764E8D" w:rsidRPr="00764E8D">
        <w:rPr>
          <w:i/>
          <w:iCs/>
        </w:rPr>
        <w:t>F</w:t>
      </w:r>
      <w:r w:rsidRPr="00764E8D">
        <w:rPr>
          <w:i/>
          <w:iCs/>
        </w:rPr>
        <w:t>lip</w:t>
      </w:r>
    </w:p>
    <w:p w14:paraId="0FDAFD09" w14:textId="0BD20850" w:rsidR="008337D3" w:rsidRPr="008337D3" w:rsidRDefault="006651DE" w:rsidP="008337D3">
      <w:pPr>
        <w:pStyle w:val="WOW"/>
        <w:numPr>
          <w:ilvl w:val="0"/>
          <w:numId w:val="0"/>
        </w:numPr>
        <w:ind w:left="720"/>
      </w:pPr>
      <w:r w:rsidRPr="006651DE">
        <w:rPr>
          <w:i/>
          <w:iCs/>
        </w:rPr>
        <w:t>Horizontal</w:t>
      </w:r>
      <w:r w:rsidRPr="006651DE">
        <w:t xml:space="preserve"> dan </w:t>
      </w:r>
      <w:r w:rsidRPr="006651DE">
        <w:rPr>
          <w:i/>
          <w:iCs/>
        </w:rPr>
        <w:t>vertical flip</w:t>
      </w:r>
      <w:r w:rsidRPr="006651DE">
        <w:t xml:space="preserve"> berfungsi untuk membalik sebuah citra menjadi </w:t>
      </w:r>
      <w:r w:rsidRPr="006651DE">
        <w:rPr>
          <w:i/>
          <w:iCs/>
        </w:rPr>
        <w:t>horizontal</w:t>
      </w:r>
      <w:r w:rsidRPr="006651DE">
        <w:t xml:space="preserve"> ataupun </w:t>
      </w:r>
      <w:r w:rsidRPr="006651DE">
        <w:rPr>
          <w:i/>
          <w:iCs/>
        </w:rPr>
        <w:t>vertical</w:t>
      </w:r>
    </w:p>
    <w:p w14:paraId="79E1D856" w14:textId="77777777" w:rsidR="00707F27" w:rsidRPr="00707F27" w:rsidRDefault="00707F27" w:rsidP="00707F27">
      <w:pPr>
        <w:pStyle w:val="Heading2"/>
        <w:rPr>
          <w:i/>
          <w:iCs/>
        </w:rPr>
      </w:pPr>
      <w:r w:rsidRPr="00707F27">
        <w:rPr>
          <w:i/>
          <w:iCs/>
        </w:rPr>
        <w:t>Modeling</w:t>
      </w:r>
    </w:p>
    <w:p w14:paraId="2055375B" w14:textId="30292A3E" w:rsidR="00707F27" w:rsidRDefault="00707F27" w:rsidP="00707F27">
      <w:pPr>
        <w:pStyle w:val="Heading2"/>
        <w:rPr>
          <w:i/>
          <w:iCs/>
        </w:rPr>
      </w:pPr>
      <w:r w:rsidRPr="00707F27">
        <w:rPr>
          <w:i/>
          <w:iCs/>
        </w:rPr>
        <w:t>Evaluation</w:t>
      </w:r>
    </w:p>
    <w:p w14:paraId="36465222" w14:textId="3234E2E7" w:rsidR="00E317A8" w:rsidRDefault="00E317A8" w:rsidP="00E317A8">
      <w:pPr>
        <w:rPr>
          <w:lang w:val="en"/>
        </w:rPr>
      </w:pPr>
      <w:r w:rsidRPr="00E317A8">
        <w:rPr>
          <w:lang w:val="en"/>
        </w:rPr>
        <w:t xml:space="preserve">Pada tahap ini, model yang telah dilatih akan dievaluasi dengan melihat nilai dari grafik tingkat akurasi, yang mencakup </w:t>
      </w:r>
      <w:r w:rsidRPr="00441E0A">
        <w:rPr>
          <w:i/>
          <w:iCs/>
          <w:lang w:val="en"/>
        </w:rPr>
        <w:t>training accuracy</w:t>
      </w:r>
      <w:r w:rsidRPr="00E317A8">
        <w:rPr>
          <w:lang w:val="en"/>
        </w:rPr>
        <w:t xml:space="preserve"> dan </w:t>
      </w:r>
      <w:r w:rsidRPr="00441E0A">
        <w:rPr>
          <w:i/>
          <w:iCs/>
          <w:lang w:val="en"/>
        </w:rPr>
        <w:t>validation accuracy</w:t>
      </w:r>
      <w:r w:rsidRPr="00E317A8">
        <w:rPr>
          <w:lang w:val="en"/>
        </w:rPr>
        <w:t xml:space="preserve">, serta grafik tingkat </w:t>
      </w:r>
      <w:r w:rsidRPr="00441E0A">
        <w:rPr>
          <w:i/>
          <w:iCs/>
          <w:lang w:val="en"/>
        </w:rPr>
        <w:t>error</w:t>
      </w:r>
      <w:r w:rsidRPr="00E317A8">
        <w:rPr>
          <w:lang w:val="en"/>
        </w:rPr>
        <w:t xml:space="preserve"> yang mencakup </w:t>
      </w:r>
      <w:r w:rsidRPr="00441E0A">
        <w:rPr>
          <w:i/>
          <w:iCs/>
          <w:lang w:val="en"/>
        </w:rPr>
        <w:t>training loss</w:t>
      </w:r>
      <w:r w:rsidRPr="00E317A8">
        <w:rPr>
          <w:lang w:val="en"/>
        </w:rPr>
        <w:t xml:space="preserve"> dan </w:t>
      </w:r>
      <w:r w:rsidRPr="00441E0A">
        <w:rPr>
          <w:i/>
          <w:iCs/>
          <w:lang w:val="en"/>
        </w:rPr>
        <w:t>validation loss</w:t>
      </w:r>
      <w:r w:rsidRPr="00E317A8">
        <w:rPr>
          <w:lang w:val="en"/>
        </w:rPr>
        <w:t xml:space="preserve">. Jika nilai-nilai tersebut rendah atau terjadi </w:t>
      </w:r>
      <w:r w:rsidRPr="00441E0A">
        <w:rPr>
          <w:i/>
          <w:iCs/>
          <w:lang w:val="en"/>
        </w:rPr>
        <w:t>overfitting</w:t>
      </w:r>
      <w:r w:rsidRPr="00E317A8">
        <w:rPr>
          <w:lang w:val="en"/>
        </w:rPr>
        <w:t xml:space="preserve"> atau </w:t>
      </w:r>
      <w:r w:rsidRPr="00441E0A">
        <w:rPr>
          <w:i/>
          <w:iCs/>
          <w:lang w:val="en"/>
        </w:rPr>
        <w:t>underfitting</w:t>
      </w:r>
      <w:r w:rsidRPr="00E317A8">
        <w:rPr>
          <w:lang w:val="en"/>
        </w:rPr>
        <w:t>, akan dilakukan perancangan ulang dan pelatihan model kembali.</w:t>
      </w:r>
    </w:p>
    <w:p w14:paraId="31F178F5" w14:textId="4C26A7DA" w:rsidR="001B61D3" w:rsidRPr="00E317A8" w:rsidRDefault="001B61D3" w:rsidP="00E317A8">
      <w:pPr>
        <w:rPr>
          <w:lang w:val="en"/>
        </w:rPr>
      </w:pPr>
      <w:r w:rsidRPr="001B61D3">
        <w:rPr>
          <w:lang w:val="en"/>
        </w:rPr>
        <w:t xml:space="preserve">Tahap kedua dari evaluasi melibatkan pembuatan </w:t>
      </w:r>
      <w:r w:rsidRPr="00103D2E">
        <w:rPr>
          <w:i/>
          <w:iCs/>
          <w:lang w:val="en"/>
        </w:rPr>
        <w:t>confusion matrix</w:t>
      </w:r>
      <w:r w:rsidRPr="001B61D3">
        <w:rPr>
          <w:lang w:val="en"/>
        </w:rPr>
        <w:t xml:space="preserve"> untuk model yang telah dibangun. Menurut D. Putra</w:t>
      </w:r>
      <w:r w:rsidR="002E3C5C">
        <w:rPr>
          <w:lang w:val="en"/>
        </w:rPr>
        <w:t xml:space="preserve"> </w:t>
      </w:r>
      <w:r w:rsidR="002E3C5C">
        <w:rPr>
          <w:lang w:val="en"/>
        </w:rPr>
        <w:fldChar w:fldCharType="begin" w:fldLock="1"/>
      </w:r>
      <w:r w:rsidR="002E3C5C">
        <w:rPr>
          <w:lang w:val="en"/>
        </w:rPr>
        <w:instrText>ADDIN CSL_CITATION {"citationItems":[{"id":"ITEM-1","itemData":{"ISSN":"2548-9771","abstract":"Twitter adalah salah satu media sosial yang saat ini sangat diminati oleh pengguna internet.\nBanyaknya cuitan yang beredar di Twitter belum dapat diketahui apakah cuitan tersebut lebih\nbanyak mengandung opini positif, negatif, dan netral. Untuk itu diperlukan sistem yang dapat\nmengolah data dengan menerapkan analisis sentimen. Penelitian ini menggunakan metode\nNaïve Bayes Classifier (NBC) untuk menganalisis tingkat sentimen terhadap data yang\ndilakukan dengan teknik crawling pada Twitter. Data yang diteliti sebagai studi kasus\nsederhana hanya menggunakan sebanyak 8 data cuitan yang dibagi menjadi 5 data latih dan 3\ndata uji. Data tersebut diolah dengan tahap preprocessing, lalu diklasifikasi menggunakan\nmetode NBC, perhitungan performa menggunakan teknik confusion matrix. Penelitian ini\nmenghasilkan pemaparan yang terstruktur pada proses dan hasil implementasi NBC dan\npengujian performa menggunakan confusion matrix yang didapatkan akurasi sebesar 82%,\npresisi 93%, dan recall sebesar 52%. Namun demikian hasil ini lebih difokuskan untuk\nkemudahan penjelasan setiap tahapan dan proses secara lebih detil, bukan fokus pada angkaangka yang didapatkan. Penelitian dengan data yang lebih besar dilakukan kemudian\nmenggunakan sistem aplikasi berbasis komputer.","author":[{"dropping-particle":"","family":"Normawati","given":"Dwi","non-dropping-particle":"","parse-names":false,"suffix":""},{"dropping-particle":"","family":"Prayogi","given":"Surya Allit","non-dropping-particle":"","parse-names":false,"suffix":""}],"container-title":"Jurnal Sains Komputer &amp; Informatika (J-SAKTI)","id":"ITEM-1","issue":"2","issued":{"date-parts":[["2021"]]},"page":"697-711","title":"Implementasi Naïve Bayes Classifier Dan Confusion Matrix Pada Analisis Sentimen Berbasis Teks Pada Twitter","type":"article-journal","volume":"5"},"uris":["http://www.mendeley.com/documents/?uuid=09fc0ca8-a1e0-4e23-9ae6-8c41f339ff81"]}],"mendeley":{"formattedCitation":"(Normawati &amp; Prayogi, 2021)","manualFormatting":"(dalam Normawati &amp; Prayogi, 2021)","plainTextFormattedCitation":"(Normawati &amp; Prayogi, 2021)"},"properties":{"noteIndex":0},"schema":"https://github.com/citation-style-language/schema/raw/master/csl-citation.json"}</w:instrText>
      </w:r>
      <w:r w:rsidR="002E3C5C">
        <w:rPr>
          <w:lang w:val="en"/>
        </w:rPr>
        <w:fldChar w:fldCharType="separate"/>
      </w:r>
      <w:r w:rsidR="002E3C5C" w:rsidRPr="002E3C5C">
        <w:rPr>
          <w:noProof/>
          <w:lang w:val="en"/>
        </w:rPr>
        <w:t>(</w:t>
      </w:r>
      <w:r w:rsidR="002E3C5C">
        <w:rPr>
          <w:noProof/>
          <w:lang w:val="en"/>
        </w:rPr>
        <w:t xml:space="preserve">dalam </w:t>
      </w:r>
      <w:r w:rsidR="002E3C5C" w:rsidRPr="002E3C5C">
        <w:rPr>
          <w:noProof/>
          <w:lang w:val="en"/>
        </w:rPr>
        <w:t>Normawati &amp; Prayogi, 2021)</w:t>
      </w:r>
      <w:r w:rsidR="002E3C5C">
        <w:rPr>
          <w:lang w:val="en"/>
        </w:rPr>
        <w:fldChar w:fldCharType="end"/>
      </w:r>
      <w:r w:rsidR="00103D2E">
        <w:rPr>
          <w:lang w:val="en"/>
        </w:rPr>
        <w:t xml:space="preserve"> </w:t>
      </w:r>
      <w:r w:rsidRPr="00103D2E">
        <w:rPr>
          <w:i/>
          <w:iCs/>
          <w:lang w:val="en"/>
        </w:rPr>
        <w:t>confusion matrix</w:t>
      </w:r>
      <w:r w:rsidRPr="001B61D3">
        <w:rPr>
          <w:lang w:val="en"/>
        </w:rPr>
        <w:t xml:space="preserve"> adalah sebuah tabel yang menunjukkan jumlah data uji yang diklasifikasikan secara benar dan jumlah data uji yang diklasifikasikan secara salah.</w:t>
      </w:r>
    </w:p>
    <w:p w14:paraId="6DF55FEE" w14:textId="77777777" w:rsidR="00504929" w:rsidRPr="00504929" w:rsidRDefault="00707F27" w:rsidP="00707F27">
      <w:pPr>
        <w:pStyle w:val="Heading2"/>
      </w:pPr>
      <w:r w:rsidRPr="00707F27">
        <w:rPr>
          <w:i/>
          <w:iCs/>
        </w:rPr>
        <w:lastRenderedPageBreak/>
        <w:t>Deployment</w:t>
      </w:r>
    </w:p>
    <w:p w14:paraId="073FB869" w14:textId="77777777" w:rsidR="00504929" w:rsidRDefault="00504929" w:rsidP="00504929">
      <w:pPr>
        <w:rPr>
          <w:rFonts w:cs="Times New Roman"/>
          <w:i/>
          <w:iCs/>
        </w:rPr>
      </w:pPr>
      <w:r>
        <w:rPr>
          <w:rFonts w:cs="Times New Roman"/>
        </w:rPr>
        <w:t xml:space="preserve">Melakukan </w:t>
      </w:r>
      <w:r>
        <w:rPr>
          <w:rFonts w:cs="Times New Roman"/>
          <w:i/>
          <w:iCs/>
        </w:rPr>
        <w:t xml:space="preserve">deployment </w:t>
      </w:r>
      <w:r>
        <w:rPr>
          <w:rFonts w:cs="Times New Roman"/>
        </w:rPr>
        <w:t xml:space="preserve">aplikasi </w:t>
      </w:r>
      <w:r>
        <w:rPr>
          <w:rFonts w:cs="Times New Roman"/>
          <w:i/>
          <w:iCs/>
        </w:rPr>
        <w:t xml:space="preserve">mobile </w:t>
      </w:r>
      <w:r>
        <w:rPr>
          <w:rFonts w:cs="Times New Roman"/>
        </w:rPr>
        <w:t xml:space="preserve">sehingga aplikasi dapat di unduh dan dapat digunakan oleh siapapun yang menggunakan </w:t>
      </w:r>
      <w:r>
        <w:rPr>
          <w:rFonts w:cs="Times New Roman"/>
          <w:i/>
          <w:iCs/>
        </w:rPr>
        <w:t xml:space="preserve">smartphone </w:t>
      </w:r>
      <w:r>
        <w:rPr>
          <w:rFonts w:cs="Times New Roman"/>
        </w:rPr>
        <w:t xml:space="preserve">dengan sistem operasi </w:t>
      </w:r>
      <w:r w:rsidRPr="00473D88">
        <w:rPr>
          <w:rFonts w:cs="Times New Roman"/>
        </w:rPr>
        <w:t>Android</w:t>
      </w:r>
      <w:r>
        <w:rPr>
          <w:rFonts w:cs="Times New Roman"/>
          <w:i/>
          <w:iCs/>
        </w:rPr>
        <w:t>.</w:t>
      </w:r>
    </w:p>
    <w:p w14:paraId="2B0307DC" w14:textId="6C2A6273" w:rsidR="00552774" w:rsidRDefault="00BB48CC" w:rsidP="00E659C2">
      <w:pPr>
        <w:pStyle w:val="Headingset"/>
      </w:pPr>
      <w:r w:rsidRPr="00707F27">
        <w:br w:type="page"/>
      </w:r>
      <w:r w:rsidR="00552774">
        <w:lastRenderedPageBreak/>
        <w:t>TINJAUAN PUSTAKA</w:t>
      </w:r>
    </w:p>
    <w:p w14:paraId="7D335221" w14:textId="77777777" w:rsidR="00552774" w:rsidRDefault="00552774" w:rsidP="00324010">
      <w:pPr>
        <w:widowControl w:val="0"/>
        <w:autoSpaceDE w:val="0"/>
        <w:autoSpaceDN w:val="0"/>
        <w:adjustRightInd w:val="0"/>
        <w:ind w:left="480" w:hanging="480"/>
        <w:rPr>
          <w:lang w:val="en"/>
        </w:rPr>
      </w:pPr>
    </w:p>
    <w:p w14:paraId="11664D96" w14:textId="4C63009E" w:rsidR="002E3C5C" w:rsidRPr="002E3C5C" w:rsidRDefault="00F560B1" w:rsidP="002E3C5C">
      <w:pPr>
        <w:widowControl w:val="0"/>
        <w:autoSpaceDE w:val="0"/>
        <w:autoSpaceDN w:val="0"/>
        <w:adjustRightInd w:val="0"/>
        <w:ind w:left="480" w:hanging="480"/>
        <w:rPr>
          <w:rFonts w:cs="Times New Roman"/>
          <w:noProof/>
          <w:szCs w:val="24"/>
        </w:rPr>
      </w:pPr>
      <w:r>
        <w:rPr>
          <w:lang w:val="en"/>
        </w:rPr>
        <w:fldChar w:fldCharType="begin" w:fldLock="1"/>
      </w:r>
      <w:r>
        <w:rPr>
          <w:lang w:val="en"/>
        </w:rPr>
        <w:instrText xml:space="preserve">ADDIN Mendeley Bibliography CSL_BIBLIOGRAPHY </w:instrText>
      </w:r>
      <w:r>
        <w:rPr>
          <w:lang w:val="en"/>
        </w:rPr>
        <w:fldChar w:fldCharType="separate"/>
      </w:r>
      <w:r w:rsidR="002E3C5C" w:rsidRPr="002E3C5C">
        <w:rPr>
          <w:rFonts w:cs="Times New Roman"/>
          <w:noProof/>
          <w:szCs w:val="24"/>
        </w:rPr>
        <w:t xml:space="preserve">Ali, A. (2019). </w:t>
      </w:r>
      <w:r w:rsidR="002E3C5C" w:rsidRPr="002E3C5C">
        <w:rPr>
          <w:rFonts w:cs="Times New Roman"/>
          <w:i/>
          <w:iCs/>
          <w:noProof/>
          <w:szCs w:val="24"/>
        </w:rPr>
        <w:t>PlantVillage Dataset</w:t>
      </w:r>
      <w:r w:rsidR="002E3C5C" w:rsidRPr="002E3C5C">
        <w:rPr>
          <w:rFonts w:cs="Times New Roman"/>
          <w:noProof/>
          <w:szCs w:val="24"/>
        </w:rPr>
        <w:t>. kaggle. https://www.kaggle.com/datasets/abdallahalidev/plantvillage-dataset</w:t>
      </w:r>
    </w:p>
    <w:p w14:paraId="1CBB3C40"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Auliatuzahra, E. (2024). ANALISIS PERAN BIOTEKNOLOGI REKAYASA GENETIKA UNTUK PENINGKATAN KUALITAS PADA TOMAT DAN KENTANG. </w:t>
      </w:r>
      <w:r w:rsidRPr="002E3C5C">
        <w:rPr>
          <w:rFonts w:cs="Times New Roman"/>
          <w:i/>
          <w:iCs/>
          <w:noProof/>
          <w:szCs w:val="24"/>
        </w:rPr>
        <w:t>HUMANITIS: Jurnal Humaniora, Sosial dan Bisnis</w:t>
      </w:r>
      <w:r w:rsidRPr="002E3C5C">
        <w:rPr>
          <w:rFonts w:cs="Times New Roman"/>
          <w:noProof/>
          <w:szCs w:val="24"/>
        </w:rPr>
        <w:t xml:space="preserve">, </w:t>
      </w:r>
      <w:r w:rsidRPr="002E3C5C">
        <w:rPr>
          <w:rFonts w:cs="Times New Roman"/>
          <w:i/>
          <w:iCs/>
          <w:noProof/>
          <w:szCs w:val="24"/>
        </w:rPr>
        <w:t>2</w:t>
      </w:r>
      <w:r w:rsidRPr="002E3C5C">
        <w:rPr>
          <w:rFonts w:cs="Times New Roman"/>
          <w:noProof/>
          <w:szCs w:val="24"/>
        </w:rPr>
        <w:t>(1), 113–123.</w:t>
      </w:r>
    </w:p>
    <w:p w14:paraId="56032509"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Aumatullah, L., Ein, I., &amp; Santoni, M. M. (2021). Identifikasi Penyakit Daun Kentang Berdasarkan Fitur Tekstur dan Warna Dengan Menggunakan Metode K-Nearest Neighbor. </w:t>
      </w:r>
      <w:r w:rsidRPr="002E3C5C">
        <w:rPr>
          <w:rFonts w:cs="Times New Roman"/>
          <w:i/>
          <w:iCs/>
          <w:noProof/>
          <w:szCs w:val="24"/>
        </w:rPr>
        <w:t>Seminar Nasional Mahasiswa Ilmu Komputer dan Aplikasinya (SENAMIKA)</w:t>
      </w:r>
      <w:r w:rsidRPr="002E3C5C">
        <w:rPr>
          <w:rFonts w:cs="Times New Roman"/>
          <w:noProof/>
          <w:szCs w:val="24"/>
        </w:rPr>
        <w:t xml:space="preserve">, </w:t>
      </w:r>
      <w:r w:rsidRPr="002E3C5C">
        <w:rPr>
          <w:rFonts w:cs="Times New Roman"/>
          <w:i/>
          <w:iCs/>
          <w:noProof/>
          <w:szCs w:val="24"/>
        </w:rPr>
        <w:t>April</w:t>
      </w:r>
      <w:r w:rsidRPr="002E3C5C">
        <w:rPr>
          <w:rFonts w:cs="Times New Roman"/>
          <w:noProof/>
          <w:szCs w:val="24"/>
        </w:rPr>
        <w:t>, 783–791.</w:t>
      </w:r>
    </w:p>
    <w:p w14:paraId="51B0B68A"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Azis, N., Gali Pribadi, &amp; Manda Savitrie Nurcahya. (2020). Analisa dan Perancangan Aplikasi Pembelajaran Bahasa Inggris Dasar Berbasis Android. </w:t>
      </w:r>
      <w:r w:rsidRPr="002E3C5C">
        <w:rPr>
          <w:rFonts w:cs="Times New Roman"/>
          <w:i/>
          <w:iCs/>
          <w:noProof/>
          <w:szCs w:val="24"/>
        </w:rPr>
        <w:t>IKRA-ITH Informatika</w:t>
      </w:r>
      <w:r w:rsidRPr="002E3C5C">
        <w:rPr>
          <w:rFonts w:cs="Times New Roman"/>
          <w:noProof/>
          <w:szCs w:val="24"/>
        </w:rPr>
        <w:t xml:space="preserve">, </w:t>
      </w:r>
      <w:r w:rsidRPr="002E3C5C">
        <w:rPr>
          <w:rFonts w:cs="Times New Roman"/>
          <w:i/>
          <w:iCs/>
          <w:noProof/>
          <w:szCs w:val="24"/>
        </w:rPr>
        <w:t>4</w:t>
      </w:r>
      <w:r w:rsidRPr="002E3C5C">
        <w:rPr>
          <w:rFonts w:cs="Times New Roman"/>
          <w:noProof/>
          <w:szCs w:val="24"/>
        </w:rPr>
        <w:t>(3), 251–255.</w:t>
      </w:r>
    </w:p>
    <w:p w14:paraId="0357B809"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Denata, I., Rismawan, T., Ruslianto, I., Rekayasa Sistem Komputer, J., &amp; MIPA Universitas Tanjungpura, F. (2021). Implementasi Deep Learning untuk Klasifikasi Jenis Jeruk dengan Menggunakan Metode Convolutional Neural Network. </w:t>
      </w:r>
      <w:r w:rsidRPr="002E3C5C">
        <w:rPr>
          <w:rFonts w:cs="Times New Roman"/>
          <w:i/>
          <w:iCs/>
          <w:noProof/>
          <w:szCs w:val="24"/>
        </w:rPr>
        <w:t>Jurnal Informatika dan Teknologi Informasi</w:t>
      </w:r>
      <w:r w:rsidRPr="002E3C5C">
        <w:rPr>
          <w:rFonts w:cs="Times New Roman"/>
          <w:noProof/>
          <w:szCs w:val="24"/>
        </w:rPr>
        <w:t xml:space="preserve">, </w:t>
      </w:r>
      <w:r w:rsidRPr="002E3C5C">
        <w:rPr>
          <w:rFonts w:cs="Times New Roman"/>
          <w:i/>
          <w:iCs/>
          <w:noProof/>
          <w:szCs w:val="24"/>
        </w:rPr>
        <w:t>18</w:t>
      </w:r>
      <w:r w:rsidRPr="002E3C5C">
        <w:rPr>
          <w:rFonts w:cs="Times New Roman"/>
          <w:noProof/>
          <w:szCs w:val="24"/>
        </w:rPr>
        <w:t>(3), 297–307. https://doi.org/10.31515/telematika.v18i3.5541</w:t>
      </w:r>
    </w:p>
    <w:p w14:paraId="573BD3F6"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Fuadi, A., &amp; Suharso, A. (2022). Perbandingan Arsitektur Mobilenet Dan Nasnetmobile Untuk Klasifikasi Penyakit Pada Citra Daun Kentang. </w:t>
      </w:r>
      <w:r w:rsidRPr="002E3C5C">
        <w:rPr>
          <w:rFonts w:cs="Times New Roman"/>
          <w:i/>
          <w:iCs/>
          <w:noProof/>
          <w:szCs w:val="24"/>
        </w:rPr>
        <w:t>JIPI (Jurnal Ilmiah Penelitian dan Pembelajaran Informatika)</w:t>
      </w:r>
      <w:r w:rsidRPr="002E3C5C">
        <w:rPr>
          <w:rFonts w:cs="Times New Roman"/>
          <w:noProof/>
          <w:szCs w:val="24"/>
        </w:rPr>
        <w:t xml:space="preserve">, </w:t>
      </w:r>
      <w:r w:rsidRPr="002E3C5C">
        <w:rPr>
          <w:rFonts w:cs="Times New Roman"/>
          <w:i/>
          <w:iCs/>
          <w:noProof/>
          <w:szCs w:val="24"/>
        </w:rPr>
        <w:t>7</w:t>
      </w:r>
      <w:r w:rsidRPr="002E3C5C">
        <w:rPr>
          <w:rFonts w:cs="Times New Roman"/>
          <w:noProof/>
          <w:szCs w:val="24"/>
        </w:rPr>
        <w:t>(3), 701–710. https://doi.org/10.29100/jipi.v7i3.3026</w:t>
      </w:r>
    </w:p>
    <w:p w14:paraId="2D3F6207"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Harani, N. H., Prianto, C., &amp; Hasanah, M. (2019). Deteksi Objek Dan Pengenalan Karakter Plat Nomor Kendaraan Indonesia Menggunakan Metode Convolutional Neural Network (CNN) Berbasis Python. </w:t>
      </w:r>
      <w:r w:rsidRPr="002E3C5C">
        <w:rPr>
          <w:rFonts w:cs="Times New Roman"/>
          <w:i/>
          <w:iCs/>
          <w:noProof/>
          <w:szCs w:val="24"/>
        </w:rPr>
        <w:t>Jurnal Teknik Informatika</w:t>
      </w:r>
      <w:r w:rsidRPr="002E3C5C">
        <w:rPr>
          <w:rFonts w:cs="Times New Roman"/>
          <w:noProof/>
          <w:szCs w:val="24"/>
        </w:rPr>
        <w:t xml:space="preserve">, </w:t>
      </w:r>
      <w:r w:rsidRPr="002E3C5C">
        <w:rPr>
          <w:rFonts w:cs="Times New Roman"/>
          <w:i/>
          <w:iCs/>
          <w:noProof/>
          <w:szCs w:val="24"/>
        </w:rPr>
        <w:t>11</w:t>
      </w:r>
      <w:r w:rsidRPr="002E3C5C">
        <w:rPr>
          <w:rFonts w:cs="Times New Roman"/>
          <w:noProof/>
          <w:szCs w:val="24"/>
        </w:rPr>
        <w:t>(3), 47–53. https://ejurnal.ulbi.ac.id/index.php/informatika/article/view/658</w:t>
      </w:r>
    </w:p>
    <w:p w14:paraId="73A08254"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Hasanah, M. A., Soim, S., &amp; Handayani, A. S. (2021). Implementasi CRISP-DM Model Menggunakan Metode Decision Tree dengan Algoritma CART untuk Prediksi Curah Hujan Berpotensi Banjir. </w:t>
      </w:r>
      <w:r w:rsidRPr="002E3C5C">
        <w:rPr>
          <w:rFonts w:cs="Times New Roman"/>
          <w:i/>
          <w:iCs/>
          <w:noProof/>
          <w:szCs w:val="24"/>
        </w:rPr>
        <w:t xml:space="preserve">Journal of Applied Informatics and </w:t>
      </w:r>
      <w:r w:rsidRPr="002E3C5C">
        <w:rPr>
          <w:rFonts w:cs="Times New Roman"/>
          <w:i/>
          <w:iCs/>
          <w:noProof/>
          <w:szCs w:val="24"/>
        </w:rPr>
        <w:lastRenderedPageBreak/>
        <w:t>Computing</w:t>
      </w:r>
      <w:r w:rsidRPr="002E3C5C">
        <w:rPr>
          <w:rFonts w:cs="Times New Roman"/>
          <w:noProof/>
          <w:szCs w:val="24"/>
        </w:rPr>
        <w:t xml:space="preserve">, </w:t>
      </w:r>
      <w:r w:rsidRPr="002E3C5C">
        <w:rPr>
          <w:rFonts w:cs="Times New Roman"/>
          <w:i/>
          <w:iCs/>
          <w:noProof/>
          <w:szCs w:val="24"/>
        </w:rPr>
        <w:t>5</w:t>
      </w:r>
      <w:r w:rsidRPr="002E3C5C">
        <w:rPr>
          <w:rFonts w:cs="Times New Roman"/>
          <w:noProof/>
          <w:szCs w:val="24"/>
        </w:rPr>
        <w:t>(2), 103–108. https://doi.org/10.30871/jaic.v5i2.3200</w:t>
      </w:r>
    </w:p>
    <w:p w14:paraId="6FB4BDE9"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Hikmatia A. E., N., &amp; Ihsan Zul, M. (2021). Aplikasi Penerjemah Bahasa Isyarat Indonesia menjadi Suara berbasis Android menggunakan Tensorflow. </w:t>
      </w:r>
      <w:r w:rsidRPr="002E3C5C">
        <w:rPr>
          <w:rFonts w:cs="Times New Roman"/>
          <w:i/>
          <w:iCs/>
          <w:noProof/>
          <w:szCs w:val="24"/>
        </w:rPr>
        <w:t>Jurnal Komputer Terapan</w:t>
      </w:r>
      <w:r w:rsidRPr="002E3C5C">
        <w:rPr>
          <w:rFonts w:cs="Times New Roman"/>
          <w:noProof/>
          <w:szCs w:val="24"/>
        </w:rPr>
        <w:t xml:space="preserve">, </w:t>
      </w:r>
      <w:r w:rsidRPr="002E3C5C">
        <w:rPr>
          <w:rFonts w:cs="Times New Roman"/>
          <w:i/>
          <w:iCs/>
          <w:noProof/>
          <w:szCs w:val="24"/>
        </w:rPr>
        <w:t>7</w:t>
      </w:r>
      <w:r w:rsidRPr="002E3C5C">
        <w:rPr>
          <w:rFonts w:cs="Times New Roman"/>
          <w:noProof/>
          <w:szCs w:val="24"/>
        </w:rPr>
        <w:t>(1), 74–83.</w:t>
      </w:r>
    </w:p>
    <w:p w14:paraId="03E674FB"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Ihsan, C. N. (2021). Klasifikasi Data Radar Menggunakan Algoritma Convolutional Neural Network (CNN). </w:t>
      </w:r>
      <w:r w:rsidRPr="002E3C5C">
        <w:rPr>
          <w:rFonts w:cs="Times New Roman"/>
          <w:i/>
          <w:iCs/>
          <w:noProof/>
          <w:szCs w:val="24"/>
        </w:rPr>
        <w:t>DoubleClick: Journal of Computer and Information Technology</w:t>
      </w:r>
      <w:r w:rsidRPr="002E3C5C">
        <w:rPr>
          <w:rFonts w:cs="Times New Roman"/>
          <w:noProof/>
          <w:szCs w:val="24"/>
        </w:rPr>
        <w:t xml:space="preserve">, </w:t>
      </w:r>
      <w:r w:rsidRPr="002E3C5C">
        <w:rPr>
          <w:rFonts w:cs="Times New Roman"/>
          <w:i/>
          <w:iCs/>
          <w:noProof/>
          <w:szCs w:val="24"/>
        </w:rPr>
        <w:t>4</w:t>
      </w:r>
      <w:r w:rsidRPr="002E3C5C">
        <w:rPr>
          <w:rFonts w:cs="Times New Roman"/>
          <w:noProof/>
          <w:szCs w:val="24"/>
        </w:rPr>
        <w:t>(2), 115. https://doi.org/10.25273/doubleclick.v4i2.8188</w:t>
      </w:r>
    </w:p>
    <w:p w14:paraId="3B2272DD"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Kurniawan, D., &amp; Yasir, M. (2022). Optimization Sentimen Analysis using CRISP-DM and Naive Bayes Methods Implemented on Social Media. </w:t>
      </w:r>
      <w:r w:rsidRPr="002E3C5C">
        <w:rPr>
          <w:rFonts w:cs="Times New Roman"/>
          <w:i/>
          <w:iCs/>
          <w:noProof/>
          <w:szCs w:val="24"/>
        </w:rPr>
        <w:t>Cyberspace: Jurnal Pendidikan Teknologi Informasi</w:t>
      </w:r>
      <w:r w:rsidRPr="002E3C5C">
        <w:rPr>
          <w:rFonts w:cs="Times New Roman"/>
          <w:noProof/>
          <w:szCs w:val="24"/>
        </w:rPr>
        <w:t xml:space="preserve">, </w:t>
      </w:r>
      <w:r w:rsidRPr="002E3C5C">
        <w:rPr>
          <w:rFonts w:cs="Times New Roman"/>
          <w:i/>
          <w:iCs/>
          <w:noProof/>
          <w:szCs w:val="24"/>
        </w:rPr>
        <w:t>6</w:t>
      </w:r>
      <w:r w:rsidRPr="002E3C5C">
        <w:rPr>
          <w:rFonts w:cs="Times New Roman"/>
          <w:noProof/>
          <w:szCs w:val="24"/>
        </w:rPr>
        <w:t>(2), 74. https://doi.org/10.22373/cj.v6i2.12793</w:t>
      </w:r>
    </w:p>
    <w:p w14:paraId="339D4C2C"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Mostafa, S., &amp; Fang-Xiang Wu. (2021). Neural Engineering Techniques for Autism Spectrum Disorder. </w:t>
      </w:r>
      <w:r w:rsidRPr="002E3C5C">
        <w:rPr>
          <w:rFonts w:cs="Times New Roman"/>
          <w:i/>
          <w:iCs/>
          <w:noProof/>
          <w:szCs w:val="24"/>
        </w:rPr>
        <w:t>Imaging and Signal Analysis</w:t>
      </w:r>
      <w:r w:rsidRPr="002E3C5C">
        <w:rPr>
          <w:rFonts w:cs="Times New Roman"/>
          <w:noProof/>
          <w:szCs w:val="24"/>
        </w:rPr>
        <w:t xml:space="preserve">, </w:t>
      </w:r>
      <w:r w:rsidRPr="002E3C5C">
        <w:rPr>
          <w:rFonts w:cs="Times New Roman"/>
          <w:i/>
          <w:iCs/>
          <w:noProof/>
          <w:szCs w:val="24"/>
        </w:rPr>
        <w:t>1</w:t>
      </w:r>
      <w:r w:rsidRPr="002E3C5C">
        <w:rPr>
          <w:rFonts w:cs="Times New Roman"/>
          <w:noProof/>
          <w:szCs w:val="24"/>
        </w:rPr>
        <w:t>, 23–38. https://doi.org/https://doi.org/10.1016/B978-0-12-822822-7.00003-X</w:t>
      </w:r>
    </w:p>
    <w:p w14:paraId="347FFD31"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Normawati, D., &amp; Prayogi, S. A. (2021). Implementasi Naïve Bayes Classifier Dan Confusion Matrix Pada Analisis Sentimen Berbasis Teks Pada Twitter. </w:t>
      </w:r>
      <w:r w:rsidRPr="002E3C5C">
        <w:rPr>
          <w:rFonts w:cs="Times New Roman"/>
          <w:i/>
          <w:iCs/>
          <w:noProof/>
          <w:szCs w:val="24"/>
        </w:rPr>
        <w:t>Jurnal Sains Komputer &amp; Informatika (J-SAKTI)</w:t>
      </w:r>
      <w:r w:rsidRPr="002E3C5C">
        <w:rPr>
          <w:rFonts w:cs="Times New Roman"/>
          <w:noProof/>
          <w:szCs w:val="24"/>
        </w:rPr>
        <w:t xml:space="preserve">, </w:t>
      </w:r>
      <w:r w:rsidRPr="002E3C5C">
        <w:rPr>
          <w:rFonts w:cs="Times New Roman"/>
          <w:i/>
          <w:iCs/>
          <w:noProof/>
          <w:szCs w:val="24"/>
        </w:rPr>
        <w:t>5</w:t>
      </w:r>
      <w:r w:rsidRPr="002E3C5C">
        <w:rPr>
          <w:rFonts w:cs="Times New Roman"/>
          <w:noProof/>
          <w:szCs w:val="24"/>
        </w:rPr>
        <w:t>(2), 697–711.</w:t>
      </w:r>
    </w:p>
    <w:p w14:paraId="2D210609"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Nurhidayah, L., Salsabillah, A., &amp; Yanti, F. R. (2023). Perancangan Aplikasi Pemesanan Tiket Bioskop di Kota Medan Berbasis Android. </w:t>
      </w:r>
      <w:r w:rsidRPr="002E3C5C">
        <w:rPr>
          <w:rFonts w:cs="Times New Roman"/>
          <w:i/>
          <w:iCs/>
          <w:noProof/>
          <w:szCs w:val="24"/>
        </w:rPr>
        <w:t>Laila Nurhidayah</w:t>
      </w:r>
      <w:r w:rsidRPr="002E3C5C">
        <w:rPr>
          <w:rFonts w:cs="Times New Roman"/>
          <w:noProof/>
          <w:szCs w:val="24"/>
        </w:rPr>
        <w:t xml:space="preserve">, </w:t>
      </w:r>
      <w:r w:rsidRPr="002E3C5C">
        <w:rPr>
          <w:rFonts w:cs="Times New Roman"/>
          <w:i/>
          <w:iCs/>
          <w:noProof/>
          <w:szCs w:val="24"/>
        </w:rPr>
        <w:t>2</w:t>
      </w:r>
      <w:r w:rsidRPr="002E3C5C">
        <w:rPr>
          <w:rFonts w:cs="Times New Roman"/>
          <w:noProof/>
          <w:szCs w:val="24"/>
        </w:rPr>
        <w:t>(2), 305–314.</w:t>
      </w:r>
    </w:p>
    <w:p w14:paraId="66F15AD0"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Pambudi, A. (2023). Penerapan Crisp-Dm Menggunakan Mlr K-Fold Pada Data Saham Pt. Telkom Indonesia (Persero) Tbk (Tlkm) (Studi Kasus: Bursa Efek Indonesia Tahun 2015-2022). </w:t>
      </w:r>
      <w:r w:rsidRPr="002E3C5C">
        <w:rPr>
          <w:rFonts w:cs="Times New Roman"/>
          <w:i/>
          <w:iCs/>
          <w:noProof/>
          <w:szCs w:val="24"/>
        </w:rPr>
        <w:t>Jurnal Data Mining dan Sistem Informasi</w:t>
      </w:r>
      <w:r w:rsidRPr="002E3C5C">
        <w:rPr>
          <w:rFonts w:cs="Times New Roman"/>
          <w:noProof/>
          <w:szCs w:val="24"/>
        </w:rPr>
        <w:t xml:space="preserve">, </w:t>
      </w:r>
      <w:r w:rsidRPr="002E3C5C">
        <w:rPr>
          <w:rFonts w:cs="Times New Roman"/>
          <w:i/>
          <w:iCs/>
          <w:noProof/>
          <w:szCs w:val="24"/>
        </w:rPr>
        <w:t>4</w:t>
      </w:r>
      <w:r w:rsidRPr="002E3C5C">
        <w:rPr>
          <w:rFonts w:cs="Times New Roman"/>
          <w:noProof/>
          <w:szCs w:val="24"/>
        </w:rPr>
        <w:t>(1), 1. https://doi.org/10.33365/jdmsi.v4i1.2462</w:t>
      </w:r>
    </w:p>
    <w:p w14:paraId="5435CBB5"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Plantix. (2023a). </w:t>
      </w:r>
      <w:r w:rsidRPr="002E3C5C">
        <w:rPr>
          <w:rFonts w:cs="Times New Roman"/>
          <w:i/>
          <w:iCs/>
          <w:noProof/>
          <w:szCs w:val="24"/>
        </w:rPr>
        <w:t>Bercak kering</w:t>
      </w:r>
      <w:r w:rsidRPr="002E3C5C">
        <w:rPr>
          <w:rFonts w:cs="Times New Roman"/>
          <w:noProof/>
          <w:szCs w:val="24"/>
        </w:rPr>
        <w:t>. Plantix.net. https://plantix.net/id/library/plant-diseases/100321/early-blight/</w:t>
      </w:r>
    </w:p>
    <w:p w14:paraId="2ED4B90B"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Plantix. (2023b). </w:t>
      </w:r>
      <w:r w:rsidRPr="002E3C5C">
        <w:rPr>
          <w:rFonts w:cs="Times New Roman"/>
          <w:i/>
          <w:iCs/>
          <w:noProof/>
          <w:szCs w:val="24"/>
        </w:rPr>
        <w:t>Hawar Daun Kentang</w:t>
      </w:r>
      <w:r w:rsidRPr="002E3C5C">
        <w:rPr>
          <w:rFonts w:cs="Times New Roman"/>
          <w:noProof/>
          <w:szCs w:val="24"/>
        </w:rPr>
        <w:t>. Plantix.net. https://plantix.net/id/library/plant-diseases/100040/potato-late-blight/</w:t>
      </w:r>
    </w:p>
    <w:p w14:paraId="31CBB01E"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Radikto, Mulyana, D. I., Rofik, M. A., &amp; Zakaria, Mo. Z. Z. (2022). Klasifikasi Kendaraan pada Jalan Raya menggunakan Algoritma Convolutional Neural Network ( CNN ). </w:t>
      </w:r>
      <w:r w:rsidRPr="002E3C5C">
        <w:rPr>
          <w:rFonts w:cs="Times New Roman"/>
          <w:i/>
          <w:iCs/>
          <w:noProof/>
          <w:szCs w:val="24"/>
        </w:rPr>
        <w:t>Jurnal Pendidikan Tambusai</w:t>
      </w:r>
      <w:r w:rsidRPr="002E3C5C">
        <w:rPr>
          <w:rFonts w:cs="Times New Roman"/>
          <w:noProof/>
          <w:szCs w:val="24"/>
        </w:rPr>
        <w:t xml:space="preserve">, </w:t>
      </w:r>
      <w:r w:rsidRPr="002E3C5C">
        <w:rPr>
          <w:rFonts w:cs="Times New Roman"/>
          <w:i/>
          <w:iCs/>
          <w:noProof/>
          <w:szCs w:val="24"/>
        </w:rPr>
        <w:t>6</w:t>
      </w:r>
      <w:r w:rsidRPr="002E3C5C">
        <w:rPr>
          <w:rFonts w:cs="Times New Roman"/>
          <w:noProof/>
          <w:szCs w:val="24"/>
        </w:rPr>
        <w:t>(1), 1668–1679.</w:t>
      </w:r>
    </w:p>
    <w:p w14:paraId="6E302F8F"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Romario, M. H., Ihsanto, E., &amp; Kadarina, T. M. (2020). Sistem Hitung dan </w:t>
      </w:r>
      <w:r w:rsidRPr="002E3C5C">
        <w:rPr>
          <w:rFonts w:cs="Times New Roman"/>
          <w:noProof/>
          <w:szCs w:val="24"/>
        </w:rPr>
        <w:lastRenderedPageBreak/>
        <w:t xml:space="preserve">Klasifikasi Objek dengan Metode Convolutional Neural Network. </w:t>
      </w:r>
      <w:r w:rsidRPr="002E3C5C">
        <w:rPr>
          <w:rFonts w:cs="Times New Roman"/>
          <w:i/>
          <w:iCs/>
          <w:noProof/>
          <w:szCs w:val="24"/>
        </w:rPr>
        <w:t>Jurnal Teknologi Elektro</w:t>
      </w:r>
      <w:r w:rsidRPr="002E3C5C">
        <w:rPr>
          <w:rFonts w:cs="Times New Roman"/>
          <w:noProof/>
          <w:szCs w:val="24"/>
        </w:rPr>
        <w:t xml:space="preserve">, </w:t>
      </w:r>
      <w:r w:rsidRPr="002E3C5C">
        <w:rPr>
          <w:rFonts w:cs="Times New Roman"/>
          <w:i/>
          <w:iCs/>
          <w:noProof/>
          <w:szCs w:val="24"/>
        </w:rPr>
        <w:t>11</w:t>
      </w:r>
      <w:r w:rsidRPr="002E3C5C">
        <w:rPr>
          <w:rFonts w:cs="Times New Roman"/>
          <w:noProof/>
          <w:szCs w:val="24"/>
        </w:rPr>
        <w:t>(2), 108. https://doi.org/10.22441/jte.2020.v11i2.007</w:t>
      </w:r>
    </w:p>
    <w:p w14:paraId="499D77C9"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Rosebrock, A. (2021). </w:t>
      </w:r>
      <w:r w:rsidRPr="002E3C5C">
        <w:rPr>
          <w:rFonts w:cs="Times New Roman"/>
          <w:i/>
          <w:iCs/>
          <w:noProof/>
          <w:szCs w:val="24"/>
        </w:rPr>
        <w:t>Convolutional Neural Networks (CNNs) and Layer Types</w:t>
      </w:r>
      <w:r w:rsidRPr="002E3C5C">
        <w:rPr>
          <w:rFonts w:cs="Times New Roman"/>
          <w:noProof/>
          <w:szCs w:val="24"/>
        </w:rPr>
        <w:t>. pyimagesearch. https://pyimagesearch.com/2021/05/14/convolutional-neural-networks-cnns-and-layer-types/</w:t>
      </w:r>
    </w:p>
    <w:p w14:paraId="39093728"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Rozaqi, A. J., Sunyoto, A., &amp; Arief, M. rudyanto. (2021). Deteksi Penyakit Pada Daun Kentang Menggunakan Pengolahan Citra dengan Metode Convolutional Neural Network. </w:t>
      </w:r>
      <w:r w:rsidRPr="002E3C5C">
        <w:rPr>
          <w:rFonts w:cs="Times New Roman"/>
          <w:i/>
          <w:iCs/>
          <w:noProof/>
          <w:szCs w:val="24"/>
        </w:rPr>
        <w:t>Creative Information Technology Journal</w:t>
      </w:r>
      <w:r w:rsidRPr="002E3C5C">
        <w:rPr>
          <w:rFonts w:cs="Times New Roman"/>
          <w:noProof/>
          <w:szCs w:val="24"/>
        </w:rPr>
        <w:t xml:space="preserve">, </w:t>
      </w:r>
      <w:r w:rsidRPr="002E3C5C">
        <w:rPr>
          <w:rFonts w:cs="Times New Roman"/>
          <w:i/>
          <w:iCs/>
          <w:noProof/>
          <w:szCs w:val="24"/>
        </w:rPr>
        <w:t>8</w:t>
      </w:r>
      <w:r w:rsidRPr="002E3C5C">
        <w:rPr>
          <w:rFonts w:cs="Times New Roman"/>
          <w:noProof/>
          <w:szCs w:val="24"/>
        </w:rPr>
        <w:t>(1), 22. https://doi.org/10.24076/citec.2021v8i1.263</w:t>
      </w:r>
    </w:p>
    <w:p w14:paraId="3195CAE8"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Saha, S. (2018). </w:t>
      </w:r>
      <w:r w:rsidRPr="002E3C5C">
        <w:rPr>
          <w:rFonts w:cs="Times New Roman"/>
          <w:i/>
          <w:iCs/>
          <w:noProof/>
          <w:szCs w:val="24"/>
        </w:rPr>
        <w:t>A Guide to Convolutional Neural Networks — the ELI5 way</w:t>
      </w:r>
      <w:r w:rsidRPr="002E3C5C">
        <w:rPr>
          <w:rFonts w:cs="Times New Roman"/>
          <w:noProof/>
          <w:szCs w:val="24"/>
        </w:rPr>
        <w:t>. Sturn Cloud Blog. https://saturncloud.io/blog/a-comprehensive-guide-to-convolutional-neural-networks-the-eli5-way/</w:t>
      </w:r>
    </w:p>
    <w:p w14:paraId="5A95E3CC"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Salam, N. F. S., Manap Rifai, A., &amp; Ali, H. (2021). Faktor Penerapan Disiplin Kerja: Kesadaran Diri, Motivasi, Lingkungan (Suatu Kajian Studi Literatur Manajemen Pendidikan Dan Ilmu Sosial). </w:t>
      </w:r>
      <w:r w:rsidRPr="002E3C5C">
        <w:rPr>
          <w:rFonts w:cs="Times New Roman"/>
          <w:i/>
          <w:iCs/>
          <w:noProof/>
          <w:szCs w:val="24"/>
        </w:rPr>
        <w:t>Jurnal Manajemen Pendidikan Dan Ilmu Sosial</w:t>
      </w:r>
      <w:r w:rsidRPr="002E3C5C">
        <w:rPr>
          <w:rFonts w:cs="Times New Roman"/>
          <w:noProof/>
          <w:szCs w:val="24"/>
        </w:rPr>
        <w:t xml:space="preserve">, </w:t>
      </w:r>
      <w:r w:rsidRPr="002E3C5C">
        <w:rPr>
          <w:rFonts w:cs="Times New Roman"/>
          <w:i/>
          <w:iCs/>
          <w:noProof/>
          <w:szCs w:val="24"/>
        </w:rPr>
        <w:t>2</w:t>
      </w:r>
      <w:r w:rsidRPr="002E3C5C">
        <w:rPr>
          <w:rFonts w:cs="Times New Roman"/>
          <w:noProof/>
          <w:szCs w:val="24"/>
        </w:rPr>
        <w:t>(1), 487–508. https://doi.org/10.38035/jmpis.v2i1.503</w:t>
      </w:r>
    </w:p>
    <w:p w14:paraId="4350E7D2"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Sallaby, A. F., &amp; Kanedi, I. (2020). Perancangan Sistem Informasi Jadwal Dokter Menggunakan Framework Codeigniter. </w:t>
      </w:r>
      <w:r w:rsidRPr="002E3C5C">
        <w:rPr>
          <w:rFonts w:cs="Times New Roman"/>
          <w:i/>
          <w:iCs/>
          <w:noProof/>
          <w:szCs w:val="24"/>
        </w:rPr>
        <w:t>Jurnal Media Infotama</w:t>
      </w:r>
      <w:r w:rsidRPr="002E3C5C">
        <w:rPr>
          <w:rFonts w:cs="Times New Roman"/>
          <w:noProof/>
          <w:szCs w:val="24"/>
        </w:rPr>
        <w:t xml:space="preserve">, </w:t>
      </w:r>
      <w:r w:rsidRPr="002E3C5C">
        <w:rPr>
          <w:rFonts w:cs="Times New Roman"/>
          <w:i/>
          <w:iCs/>
          <w:noProof/>
          <w:szCs w:val="24"/>
        </w:rPr>
        <w:t>16</w:t>
      </w:r>
      <w:r w:rsidRPr="002E3C5C">
        <w:rPr>
          <w:rFonts w:cs="Times New Roman"/>
          <w:noProof/>
          <w:szCs w:val="24"/>
        </w:rPr>
        <w:t>(1), 48–53. https://doi.org/10.37676/jmi.v16i1.1121</w:t>
      </w:r>
    </w:p>
    <w:p w14:paraId="11DA2D8C"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Sanjaya, J., &amp; Ayub, M. (2020). Augmentasi Data Pengenalan Citra Mobil Menggunakan Pendekatan Random Crop, Rotate, dan Mixup. </w:t>
      </w:r>
      <w:r w:rsidRPr="002E3C5C">
        <w:rPr>
          <w:rFonts w:cs="Times New Roman"/>
          <w:i/>
          <w:iCs/>
          <w:noProof/>
          <w:szCs w:val="24"/>
        </w:rPr>
        <w:t>Jurnal Teknik Informatika dan Sistem Informasi</w:t>
      </w:r>
      <w:r w:rsidRPr="002E3C5C">
        <w:rPr>
          <w:rFonts w:cs="Times New Roman"/>
          <w:noProof/>
          <w:szCs w:val="24"/>
        </w:rPr>
        <w:t xml:space="preserve">, </w:t>
      </w:r>
      <w:r w:rsidRPr="002E3C5C">
        <w:rPr>
          <w:rFonts w:cs="Times New Roman"/>
          <w:i/>
          <w:iCs/>
          <w:noProof/>
          <w:szCs w:val="24"/>
        </w:rPr>
        <w:t>6</w:t>
      </w:r>
      <w:r w:rsidRPr="002E3C5C">
        <w:rPr>
          <w:rFonts w:cs="Times New Roman"/>
          <w:noProof/>
          <w:szCs w:val="24"/>
        </w:rPr>
        <w:t>(2), 311–323. https://doi.org/10.28932/jutisi.v6i2.2688</w:t>
      </w:r>
    </w:p>
    <w:p w14:paraId="7A12078F"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Sidik, A. D., &amp; Ansawarman, A. (2022). Prediksi Jumlah Kendaraan Bermotor Menggunakan Machine Learning. </w:t>
      </w:r>
      <w:r w:rsidRPr="002E3C5C">
        <w:rPr>
          <w:rFonts w:cs="Times New Roman"/>
          <w:i/>
          <w:iCs/>
          <w:noProof/>
          <w:szCs w:val="24"/>
        </w:rPr>
        <w:t>Formosa Journal of Multidisciplinary Research</w:t>
      </w:r>
      <w:r w:rsidRPr="002E3C5C">
        <w:rPr>
          <w:rFonts w:cs="Times New Roman"/>
          <w:noProof/>
          <w:szCs w:val="24"/>
        </w:rPr>
        <w:t xml:space="preserve">, </w:t>
      </w:r>
      <w:r w:rsidRPr="002E3C5C">
        <w:rPr>
          <w:rFonts w:cs="Times New Roman"/>
          <w:i/>
          <w:iCs/>
          <w:noProof/>
          <w:szCs w:val="24"/>
        </w:rPr>
        <w:t>1</w:t>
      </w:r>
      <w:r w:rsidRPr="002E3C5C">
        <w:rPr>
          <w:rFonts w:cs="Times New Roman"/>
          <w:noProof/>
          <w:szCs w:val="24"/>
        </w:rPr>
        <w:t>(3), 559–568. https://doi.org/10.55927/fjmr.v1i3.745</w:t>
      </w:r>
    </w:p>
    <w:p w14:paraId="20B8DF87"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Utami, G. R., Rahayu, M. S., &amp; Setiawan, A. (2015). Penanganan Budidaya Kentang (Solanum tuberosum L.) di Bandung, Jawa Barat. </w:t>
      </w:r>
      <w:r w:rsidRPr="002E3C5C">
        <w:rPr>
          <w:rFonts w:cs="Times New Roman"/>
          <w:i/>
          <w:iCs/>
          <w:noProof/>
          <w:szCs w:val="24"/>
        </w:rPr>
        <w:t>Buletin Agrohorti</w:t>
      </w:r>
      <w:r w:rsidRPr="002E3C5C">
        <w:rPr>
          <w:rFonts w:cs="Times New Roman"/>
          <w:noProof/>
          <w:szCs w:val="24"/>
        </w:rPr>
        <w:t xml:space="preserve">, </w:t>
      </w:r>
      <w:r w:rsidRPr="002E3C5C">
        <w:rPr>
          <w:rFonts w:cs="Times New Roman"/>
          <w:i/>
          <w:iCs/>
          <w:noProof/>
          <w:szCs w:val="24"/>
        </w:rPr>
        <w:t>3</w:t>
      </w:r>
      <w:r w:rsidRPr="002E3C5C">
        <w:rPr>
          <w:rFonts w:cs="Times New Roman"/>
          <w:noProof/>
          <w:szCs w:val="24"/>
        </w:rPr>
        <w:t>(1), 105–109. https://doi.org/10.29244/agrob.v3i1.14833</w:t>
      </w:r>
    </w:p>
    <w:p w14:paraId="6F640B24" w14:textId="77777777" w:rsidR="002E3C5C" w:rsidRPr="002E3C5C" w:rsidRDefault="002E3C5C" w:rsidP="002E3C5C">
      <w:pPr>
        <w:widowControl w:val="0"/>
        <w:autoSpaceDE w:val="0"/>
        <w:autoSpaceDN w:val="0"/>
        <w:adjustRightInd w:val="0"/>
        <w:ind w:left="480" w:hanging="480"/>
        <w:rPr>
          <w:rFonts w:cs="Times New Roman"/>
          <w:noProof/>
        </w:rPr>
      </w:pPr>
      <w:r w:rsidRPr="002E3C5C">
        <w:rPr>
          <w:rFonts w:cs="Times New Roman"/>
          <w:noProof/>
          <w:szCs w:val="24"/>
        </w:rPr>
        <w:t xml:space="preserve">Vincent E. Rubatzky, &amp; Mas Yamaguchi. (1998). </w:t>
      </w:r>
      <w:r w:rsidRPr="002E3C5C">
        <w:rPr>
          <w:rFonts w:cs="Times New Roman"/>
          <w:i/>
          <w:iCs/>
          <w:noProof/>
          <w:szCs w:val="24"/>
        </w:rPr>
        <w:t>World Vegetables: Principles, Production, and Nutritive Values</w:t>
      </w:r>
      <w:r w:rsidRPr="002E3C5C">
        <w:rPr>
          <w:rFonts w:cs="Times New Roman"/>
          <w:noProof/>
          <w:szCs w:val="24"/>
        </w:rPr>
        <w:t>. Chapman &amp; Hall.</w:t>
      </w:r>
    </w:p>
    <w:p w14:paraId="6ACB7A48" w14:textId="3CA6093B" w:rsidR="00F560B1" w:rsidRPr="00C522A8" w:rsidRDefault="00F560B1" w:rsidP="007B063A">
      <w:pPr>
        <w:rPr>
          <w:lang w:val="en"/>
        </w:rPr>
      </w:pPr>
      <w:r>
        <w:rPr>
          <w:lang w:val="en"/>
        </w:rPr>
        <w:fldChar w:fldCharType="end"/>
      </w:r>
    </w:p>
    <w:sectPr w:rsidR="00F560B1" w:rsidRPr="00C522A8" w:rsidSect="00EE0F6A">
      <w:pgSz w:w="11906" w:h="16838"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EB1B08"/>
    <w:multiLevelType w:val="multilevel"/>
    <w:tmpl w:val="7FE4B1AA"/>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737" w:hanging="737"/>
      </w:pPr>
      <w:rPr>
        <w:rFonts w:hint="default"/>
        <w:i w:val="0"/>
        <w:iCs w:val="0"/>
      </w:rPr>
    </w:lvl>
    <w:lvl w:ilvl="2">
      <w:start w:val="1"/>
      <w:numFmt w:val="decimal"/>
      <w:pStyle w:val="Heading3"/>
      <w:isLgl/>
      <w:lvlText w:val="%1.%2.%3"/>
      <w:lvlJc w:val="left"/>
      <w:pPr>
        <w:ind w:left="737" w:hanging="737"/>
      </w:pPr>
      <w:rPr>
        <w:rFonts w:hint="default"/>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45662765"/>
    <w:multiLevelType w:val="multilevel"/>
    <w:tmpl w:val="3D60D87A"/>
    <w:lvl w:ilvl="0">
      <w:start w:val="1"/>
      <w:numFmt w:val="upperRoman"/>
      <w:suff w:val="nothing"/>
      <w:lvlText w:val="BAB %1"/>
      <w:lvlJc w:val="left"/>
      <w:pPr>
        <w:ind w:left="0" w:firstLine="0"/>
      </w:pPr>
      <w:rPr>
        <w:rFonts w:hint="default"/>
      </w:rPr>
    </w:lvl>
    <w:lvl w:ilvl="1">
      <w:start w:val="1"/>
      <w:numFmt w:val="decimal"/>
      <w:isLgl/>
      <w:lvlText w:val="%1.%2"/>
      <w:lvlJc w:val="left"/>
      <w:pPr>
        <w:ind w:left="720" w:hanging="720"/>
      </w:pPr>
      <w:rPr>
        <w:rFonts w:hint="default"/>
        <w:i w:val="0"/>
        <w:iCs w:val="0"/>
      </w:rPr>
    </w:lvl>
    <w:lvl w:ilvl="2">
      <w:start w:val="1"/>
      <w:numFmt w:val="decimal"/>
      <w:isLgl/>
      <w:lvlText w:val="%1.%2.%3"/>
      <w:lvlJc w:val="left"/>
      <w:pPr>
        <w:ind w:left="0" w:firstLine="0"/>
      </w:pPr>
      <w:rPr>
        <w:rFonts w:hint="default"/>
        <w:i w:val="0"/>
        <w:iCs w:val="0"/>
      </w:rPr>
    </w:lvl>
    <w:lvl w:ilvl="3">
      <w:start w:val="1"/>
      <w:numFmt w:val="decimal"/>
      <w:pStyle w:val="Heading4"/>
      <w:isLgl/>
      <w:lvlText w:val="%4."/>
      <w:lvlJc w:val="left"/>
      <w:pPr>
        <w:ind w:left="1008" w:hanging="360"/>
      </w:pPr>
      <w:rPr>
        <w:rFonts w:hint="default"/>
        <w:i w:val="0"/>
        <w:iCs/>
      </w:rPr>
    </w:lvl>
    <w:lvl w:ilvl="4">
      <w:start w:val="1"/>
      <w:numFmt w:val="decimal"/>
      <w:lvlRestart w:val="3"/>
      <w:pStyle w:val="Heading5"/>
      <w:lvlText w:val="%5."/>
      <w:lvlJc w:val="left"/>
      <w:pPr>
        <w:ind w:left="720" w:hanging="216"/>
      </w:pPr>
      <w:rPr>
        <w:rFonts w:hint="default"/>
        <w:i w:val="0"/>
        <w:iCs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56E7164B"/>
    <w:multiLevelType w:val="hybridMultilevel"/>
    <w:tmpl w:val="D022631E"/>
    <w:lvl w:ilvl="0" w:tplc="0D26CB2A">
      <w:start w:val="1"/>
      <w:numFmt w:val="decimal"/>
      <w:pStyle w:val="WOW"/>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
  </w:num>
  <w:num w:numId="3">
    <w:abstractNumId w:val="1"/>
  </w:num>
  <w:num w:numId="4">
    <w:abstractNumId w:val="1"/>
  </w:num>
  <w:num w:numId="5">
    <w:abstractNumId w:val="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num>
  <w:num w:numId="10">
    <w:abstractNumId w:val="2"/>
    <w:lvlOverride w:ilvl="0">
      <w:startOverride w:val="1"/>
    </w:lvlOverride>
  </w:num>
  <w:num w:numId="11">
    <w:abstractNumId w:val="2"/>
    <w:lvlOverride w:ilvl="0">
      <w:startOverride w:val="1"/>
    </w:lvlOverride>
  </w:num>
  <w:num w:numId="12">
    <w:abstractNumId w:val="2"/>
    <w:lvlOverride w:ilvl="0">
      <w:startOverride w:val="1"/>
    </w:lvlOverride>
  </w:num>
  <w:num w:numId="13">
    <w:abstractNumId w:val="2"/>
    <w:lvlOverride w:ilvl="0">
      <w:startOverride w:val="1"/>
    </w:lvlOverride>
  </w:num>
  <w:num w:numId="14">
    <w:abstractNumId w:val="0"/>
  </w:num>
  <w:num w:numId="15">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3FC6"/>
    <w:rsid w:val="00007EAF"/>
    <w:rsid w:val="00012135"/>
    <w:rsid w:val="00016345"/>
    <w:rsid w:val="00030145"/>
    <w:rsid w:val="00032D1F"/>
    <w:rsid w:val="000350F9"/>
    <w:rsid w:val="00040B9F"/>
    <w:rsid w:val="00046012"/>
    <w:rsid w:val="000472B6"/>
    <w:rsid w:val="0005790A"/>
    <w:rsid w:val="00071F68"/>
    <w:rsid w:val="000A32C7"/>
    <w:rsid w:val="000A7E7B"/>
    <w:rsid w:val="000B77D7"/>
    <w:rsid w:val="000D4283"/>
    <w:rsid w:val="000E355F"/>
    <w:rsid w:val="000E628C"/>
    <w:rsid w:val="000E6D69"/>
    <w:rsid w:val="000F754D"/>
    <w:rsid w:val="00103D2E"/>
    <w:rsid w:val="00105A86"/>
    <w:rsid w:val="00115F24"/>
    <w:rsid w:val="00121A23"/>
    <w:rsid w:val="00132431"/>
    <w:rsid w:val="00133516"/>
    <w:rsid w:val="0013473D"/>
    <w:rsid w:val="0013659E"/>
    <w:rsid w:val="001479B6"/>
    <w:rsid w:val="00151BE5"/>
    <w:rsid w:val="001530D7"/>
    <w:rsid w:val="00157ED1"/>
    <w:rsid w:val="001736EC"/>
    <w:rsid w:val="00173AB8"/>
    <w:rsid w:val="00174F3A"/>
    <w:rsid w:val="001804A1"/>
    <w:rsid w:val="0018065D"/>
    <w:rsid w:val="00180C8B"/>
    <w:rsid w:val="0019658C"/>
    <w:rsid w:val="001B1205"/>
    <w:rsid w:val="001B61D3"/>
    <w:rsid w:val="001B7093"/>
    <w:rsid w:val="001C1E6C"/>
    <w:rsid w:val="001C278A"/>
    <w:rsid w:val="001C2E5F"/>
    <w:rsid w:val="001C647A"/>
    <w:rsid w:val="001C7AAD"/>
    <w:rsid w:val="001D0607"/>
    <w:rsid w:val="001D302F"/>
    <w:rsid w:val="001E5670"/>
    <w:rsid w:val="001F0175"/>
    <w:rsid w:val="001F7B4E"/>
    <w:rsid w:val="0020187B"/>
    <w:rsid w:val="00202308"/>
    <w:rsid w:val="00212931"/>
    <w:rsid w:val="002179B7"/>
    <w:rsid w:val="00235715"/>
    <w:rsid w:val="0024467A"/>
    <w:rsid w:val="00253046"/>
    <w:rsid w:val="00253BB3"/>
    <w:rsid w:val="00266DC0"/>
    <w:rsid w:val="00267DAF"/>
    <w:rsid w:val="00276473"/>
    <w:rsid w:val="002832BF"/>
    <w:rsid w:val="0028364E"/>
    <w:rsid w:val="00293942"/>
    <w:rsid w:val="002B1BCC"/>
    <w:rsid w:val="002B5026"/>
    <w:rsid w:val="002C525A"/>
    <w:rsid w:val="002D04AF"/>
    <w:rsid w:val="002D7F3C"/>
    <w:rsid w:val="002E12CC"/>
    <w:rsid w:val="002E326A"/>
    <w:rsid w:val="002E3C5C"/>
    <w:rsid w:val="002E49EA"/>
    <w:rsid w:val="002F4ABA"/>
    <w:rsid w:val="002F4BD9"/>
    <w:rsid w:val="002F4FEA"/>
    <w:rsid w:val="00301355"/>
    <w:rsid w:val="0031109A"/>
    <w:rsid w:val="00312FDB"/>
    <w:rsid w:val="00320B31"/>
    <w:rsid w:val="0032352A"/>
    <w:rsid w:val="00324010"/>
    <w:rsid w:val="003246E4"/>
    <w:rsid w:val="00326CB2"/>
    <w:rsid w:val="00327A42"/>
    <w:rsid w:val="00337143"/>
    <w:rsid w:val="00341E38"/>
    <w:rsid w:val="003437EF"/>
    <w:rsid w:val="00344587"/>
    <w:rsid w:val="00347328"/>
    <w:rsid w:val="00351689"/>
    <w:rsid w:val="003517C4"/>
    <w:rsid w:val="003653C3"/>
    <w:rsid w:val="0036587F"/>
    <w:rsid w:val="00373995"/>
    <w:rsid w:val="00373A76"/>
    <w:rsid w:val="0038121A"/>
    <w:rsid w:val="0038387D"/>
    <w:rsid w:val="003870C9"/>
    <w:rsid w:val="00397410"/>
    <w:rsid w:val="003A5AB7"/>
    <w:rsid w:val="003B6AB3"/>
    <w:rsid w:val="003C0C34"/>
    <w:rsid w:val="003C1B7D"/>
    <w:rsid w:val="003C7F78"/>
    <w:rsid w:val="003D680E"/>
    <w:rsid w:val="003E488F"/>
    <w:rsid w:val="003F3406"/>
    <w:rsid w:val="003F3897"/>
    <w:rsid w:val="003F57ED"/>
    <w:rsid w:val="00411E40"/>
    <w:rsid w:val="00413AAD"/>
    <w:rsid w:val="0042712A"/>
    <w:rsid w:val="00437B3C"/>
    <w:rsid w:val="00441B05"/>
    <w:rsid w:val="00441E0A"/>
    <w:rsid w:val="00445A91"/>
    <w:rsid w:val="00445F76"/>
    <w:rsid w:val="00446930"/>
    <w:rsid w:val="00460658"/>
    <w:rsid w:val="00462ECC"/>
    <w:rsid w:val="00467F6F"/>
    <w:rsid w:val="00471916"/>
    <w:rsid w:val="00473D88"/>
    <w:rsid w:val="004811D6"/>
    <w:rsid w:val="00484533"/>
    <w:rsid w:val="00493CBE"/>
    <w:rsid w:val="00494405"/>
    <w:rsid w:val="004953D9"/>
    <w:rsid w:val="004B3248"/>
    <w:rsid w:val="004F2B54"/>
    <w:rsid w:val="004F618A"/>
    <w:rsid w:val="005040D1"/>
    <w:rsid w:val="00504929"/>
    <w:rsid w:val="00510ECF"/>
    <w:rsid w:val="005221C1"/>
    <w:rsid w:val="00531CB2"/>
    <w:rsid w:val="00544A1C"/>
    <w:rsid w:val="00552774"/>
    <w:rsid w:val="00555937"/>
    <w:rsid w:val="00567F7A"/>
    <w:rsid w:val="00570FC0"/>
    <w:rsid w:val="00577012"/>
    <w:rsid w:val="00581F9E"/>
    <w:rsid w:val="00591156"/>
    <w:rsid w:val="005960EA"/>
    <w:rsid w:val="005C053A"/>
    <w:rsid w:val="005C43E0"/>
    <w:rsid w:val="005C59DA"/>
    <w:rsid w:val="005D1845"/>
    <w:rsid w:val="005D6E85"/>
    <w:rsid w:val="005D78E3"/>
    <w:rsid w:val="005E0EDD"/>
    <w:rsid w:val="005E3D77"/>
    <w:rsid w:val="005F5FC3"/>
    <w:rsid w:val="0061039C"/>
    <w:rsid w:val="00613DBA"/>
    <w:rsid w:val="0062085D"/>
    <w:rsid w:val="00625759"/>
    <w:rsid w:val="0065643D"/>
    <w:rsid w:val="00661AA1"/>
    <w:rsid w:val="006651DE"/>
    <w:rsid w:val="00672F74"/>
    <w:rsid w:val="00672F77"/>
    <w:rsid w:val="006954D9"/>
    <w:rsid w:val="006B5F2E"/>
    <w:rsid w:val="006C0117"/>
    <w:rsid w:val="006C2785"/>
    <w:rsid w:val="006C44FE"/>
    <w:rsid w:val="006C450F"/>
    <w:rsid w:val="006C6378"/>
    <w:rsid w:val="006D5CA5"/>
    <w:rsid w:val="006E1829"/>
    <w:rsid w:val="006E5DCE"/>
    <w:rsid w:val="006F0ED2"/>
    <w:rsid w:val="006F18E6"/>
    <w:rsid w:val="006F6337"/>
    <w:rsid w:val="006F711E"/>
    <w:rsid w:val="006F7BE5"/>
    <w:rsid w:val="00703619"/>
    <w:rsid w:val="00707F27"/>
    <w:rsid w:val="00721CFB"/>
    <w:rsid w:val="00727E9A"/>
    <w:rsid w:val="007351EA"/>
    <w:rsid w:val="00736358"/>
    <w:rsid w:val="00753A31"/>
    <w:rsid w:val="007551AD"/>
    <w:rsid w:val="0075653A"/>
    <w:rsid w:val="00757EC7"/>
    <w:rsid w:val="00764E8D"/>
    <w:rsid w:val="0077253B"/>
    <w:rsid w:val="00795253"/>
    <w:rsid w:val="007A51B1"/>
    <w:rsid w:val="007A63F3"/>
    <w:rsid w:val="007B063A"/>
    <w:rsid w:val="007B7B81"/>
    <w:rsid w:val="007C4070"/>
    <w:rsid w:val="007C4E8D"/>
    <w:rsid w:val="007C5AC9"/>
    <w:rsid w:val="007C7A17"/>
    <w:rsid w:val="007E5F2A"/>
    <w:rsid w:val="007F319D"/>
    <w:rsid w:val="0081062E"/>
    <w:rsid w:val="00812148"/>
    <w:rsid w:val="008147BE"/>
    <w:rsid w:val="00820301"/>
    <w:rsid w:val="008256E6"/>
    <w:rsid w:val="00827D64"/>
    <w:rsid w:val="008337D3"/>
    <w:rsid w:val="008404D0"/>
    <w:rsid w:val="00846378"/>
    <w:rsid w:val="00851203"/>
    <w:rsid w:val="00853FC6"/>
    <w:rsid w:val="00855C9F"/>
    <w:rsid w:val="00855E64"/>
    <w:rsid w:val="00862845"/>
    <w:rsid w:val="00866319"/>
    <w:rsid w:val="00871F30"/>
    <w:rsid w:val="00873CCA"/>
    <w:rsid w:val="008861F1"/>
    <w:rsid w:val="008B7C97"/>
    <w:rsid w:val="008D23A1"/>
    <w:rsid w:val="008D381C"/>
    <w:rsid w:val="008D3A22"/>
    <w:rsid w:val="008E5DCE"/>
    <w:rsid w:val="008F1CB4"/>
    <w:rsid w:val="009110C4"/>
    <w:rsid w:val="00921C70"/>
    <w:rsid w:val="00933D32"/>
    <w:rsid w:val="00934CE5"/>
    <w:rsid w:val="009430BB"/>
    <w:rsid w:val="009533CC"/>
    <w:rsid w:val="0096159B"/>
    <w:rsid w:val="00963B2B"/>
    <w:rsid w:val="00964340"/>
    <w:rsid w:val="0097729A"/>
    <w:rsid w:val="00992531"/>
    <w:rsid w:val="009964BF"/>
    <w:rsid w:val="009B6F53"/>
    <w:rsid w:val="009C167E"/>
    <w:rsid w:val="009C737B"/>
    <w:rsid w:val="009D1A82"/>
    <w:rsid w:val="009E0652"/>
    <w:rsid w:val="009E5353"/>
    <w:rsid w:val="009E6003"/>
    <w:rsid w:val="00A00815"/>
    <w:rsid w:val="00A07CC0"/>
    <w:rsid w:val="00A15191"/>
    <w:rsid w:val="00A174E9"/>
    <w:rsid w:val="00A22816"/>
    <w:rsid w:val="00A243B8"/>
    <w:rsid w:val="00A2619C"/>
    <w:rsid w:val="00A330DF"/>
    <w:rsid w:val="00A33BD7"/>
    <w:rsid w:val="00A61C82"/>
    <w:rsid w:val="00A63040"/>
    <w:rsid w:val="00A71263"/>
    <w:rsid w:val="00A8106C"/>
    <w:rsid w:val="00A91C4C"/>
    <w:rsid w:val="00A92918"/>
    <w:rsid w:val="00A92E4A"/>
    <w:rsid w:val="00A94B69"/>
    <w:rsid w:val="00AA6DB9"/>
    <w:rsid w:val="00AC34AF"/>
    <w:rsid w:val="00AC7D2A"/>
    <w:rsid w:val="00AD08D6"/>
    <w:rsid w:val="00AD4055"/>
    <w:rsid w:val="00AD4186"/>
    <w:rsid w:val="00AE5F1F"/>
    <w:rsid w:val="00AF31EC"/>
    <w:rsid w:val="00B01592"/>
    <w:rsid w:val="00B0443C"/>
    <w:rsid w:val="00B3508A"/>
    <w:rsid w:val="00B352B7"/>
    <w:rsid w:val="00B405D4"/>
    <w:rsid w:val="00B406C6"/>
    <w:rsid w:val="00B46194"/>
    <w:rsid w:val="00B473FD"/>
    <w:rsid w:val="00B5187A"/>
    <w:rsid w:val="00B52C1D"/>
    <w:rsid w:val="00B5444A"/>
    <w:rsid w:val="00B62D9B"/>
    <w:rsid w:val="00B62F13"/>
    <w:rsid w:val="00B675F3"/>
    <w:rsid w:val="00B70E3D"/>
    <w:rsid w:val="00B76A1A"/>
    <w:rsid w:val="00B80213"/>
    <w:rsid w:val="00B849E9"/>
    <w:rsid w:val="00B9263E"/>
    <w:rsid w:val="00B940A1"/>
    <w:rsid w:val="00BA4BF6"/>
    <w:rsid w:val="00BA776A"/>
    <w:rsid w:val="00BB48CC"/>
    <w:rsid w:val="00BB5E2E"/>
    <w:rsid w:val="00BC2897"/>
    <w:rsid w:val="00BE5E6F"/>
    <w:rsid w:val="00BF2016"/>
    <w:rsid w:val="00C02C8B"/>
    <w:rsid w:val="00C05F14"/>
    <w:rsid w:val="00C10BB0"/>
    <w:rsid w:val="00C15B75"/>
    <w:rsid w:val="00C33039"/>
    <w:rsid w:val="00C44F3B"/>
    <w:rsid w:val="00C522A8"/>
    <w:rsid w:val="00C5412F"/>
    <w:rsid w:val="00C56AF2"/>
    <w:rsid w:val="00C60843"/>
    <w:rsid w:val="00C6426F"/>
    <w:rsid w:val="00C6652F"/>
    <w:rsid w:val="00C737F1"/>
    <w:rsid w:val="00C74A02"/>
    <w:rsid w:val="00C757CD"/>
    <w:rsid w:val="00C777E6"/>
    <w:rsid w:val="00C80C2C"/>
    <w:rsid w:val="00C81AFC"/>
    <w:rsid w:val="00C94411"/>
    <w:rsid w:val="00C963E4"/>
    <w:rsid w:val="00CA6867"/>
    <w:rsid w:val="00CB63E5"/>
    <w:rsid w:val="00CC00D1"/>
    <w:rsid w:val="00CC31A0"/>
    <w:rsid w:val="00CC5AB4"/>
    <w:rsid w:val="00CD1B38"/>
    <w:rsid w:val="00CE08E4"/>
    <w:rsid w:val="00CE0CE0"/>
    <w:rsid w:val="00CE62E1"/>
    <w:rsid w:val="00CE7C99"/>
    <w:rsid w:val="00CF79BF"/>
    <w:rsid w:val="00D149AF"/>
    <w:rsid w:val="00D43C94"/>
    <w:rsid w:val="00D44F83"/>
    <w:rsid w:val="00D47091"/>
    <w:rsid w:val="00D47C34"/>
    <w:rsid w:val="00D55803"/>
    <w:rsid w:val="00D559B1"/>
    <w:rsid w:val="00D57B7F"/>
    <w:rsid w:val="00D668A7"/>
    <w:rsid w:val="00D72657"/>
    <w:rsid w:val="00D82512"/>
    <w:rsid w:val="00D84754"/>
    <w:rsid w:val="00D947A4"/>
    <w:rsid w:val="00DA39A4"/>
    <w:rsid w:val="00DA3D5B"/>
    <w:rsid w:val="00DB0968"/>
    <w:rsid w:val="00DB271F"/>
    <w:rsid w:val="00DE2108"/>
    <w:rsid w:val="00DE374D"/>
    <w:rsid w:val="00DF39E9"/>
    <w:rsid w:val="00DF46BD"/>
    <w:rsid w:val="00E04674"/>
    <w:rsid w:val="00E051BE"/>
    <w:rsid w:val="00E11EC2"/>
    <w:rsid w:val="00E14B47"/>
    <w:rsid w:val="00E2625E"/>
    <w:rsid w:val="00E30877"/>
    <w:rsid w:val="00E317A8"/>
    <w:rsid w:val="00E3519B"/>
    <w:rsid w:val="00E411CE"/>
    <w:rsid w:val="00E427B7"/>
    <w:rsid w:val="00E43D62"/>
    <w:rsid w:val="00E444F9"/>
    <w:rsid w:val="00E521D2"/>
    <w:rsid w:val="00E53D49"/>
    <w:rsid w:val="00E54CFE"/>
    <w:rsid w:val="00E57C74"/>
    <w:rsid w:val="00E659AE"/>
    <w:rsid w:val="00E659C2"/>
    <w:rsid w:val="00E71312"/>
    <w:rsid w:val="00E7701F"/>
    <w:rsid w:val="00E810C8"/>
    <w:rsid w:val="00E83ED3"/>
    <w:rsid w:val="00E84A45"/>
    <w:rsid w:val="00E94AFF"/>
    <w:rsid w:val="00E97EC6"/>
    <w:rsid w:val="00EA1762"/>
    <w:rsid w:val="00EA2326"/>
    <w:rsid w:val="00EA2CD8"/>
    <w:rsid w:val="00EA3452"/>
    <w:rsid w:val="00EA675A"/>
    <w:rsid w:val="00EB32CD"/>
    <w:rsid w:val="00EB76DE"/>
    <w:rsid w:val="00EC376B"/>
    <w:rsid w:val="00EC4ED1"/>
    <w:rsid w:val="00ED5386"/>
    <w:rsid w:val="00EE056C"/>
    <w:rsid w:val="00EE0F6A"/>
    <w:rsid w:val="00EE1BEE"/>
    <w:rsid w:val="00EE2AFF"/>
    <w:rsid w:val="00EE4ABD"/>
    <w:rsid w:val="00EF2D3F"/>
    <w:rsid w:val="00EF7EBB"/>
    <w:rsid w:val="00F11E73"/>
    <w:rsid w:val="00F20431"/>
    <w:rsid w:val="00F2098E"/>
    <w:rsid w:val="00F27BC5"/>
    <w:rsid w:val="00F319E5"/>
    <w:rsid w:val="00F35E95"/>
    <w:rsid w:val="00F36D6A"/>
    <w:rsid w:val="00F37239"/>
    <w:rsid w:val="00F42E78"/>
    <w:rsid w:val="00F47569"/>
    <w:rsid w:val="00F560B1"/>
    <w:rsid w:val="00F60871"/>
    <w:rsid w:val="00F60F6B"/>
    <w:rsid w:val="00F6466A"/>
    <w:rsid w:val="00F673AF"/>
    <w:rsid w:val="00F803CC"/>
    <w:rsid w:val="00F9464E"/>
    <w:rsid w:val="00FA2688"/>
    <w:rsid w:val="00FA3BB8"/>
    <w:rsid w:val="00FB5BB5"/>
    <w:rsid w:val="00FB6B4D"/>
    <w:rsid w:val="00FC2D82"/>
    <w:rsid w:val="00FD24B0"/>
    <w:rsid w:val="00FE3F6B"/>
    <w:rsid w:val="00FF41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1C610"/>
  <w15:chartTrackingRefBased/>
  <w15:docId w15:val="{4A77BC3D-F1E0-44DF-B7FF-88226EDF6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4F83"/>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C6652F"/>
    <w:pPr>
      <w:keepNext/>
      <w:keepLines/>
      <w:numPr>
        <w:numId w:val="14"/>
      </w:numPr>
      <w:jc w:val="center"/>
      <w:outlineLvl w:val="0"/>
    </w:pPr>
    <w:rPr>
      <w:rFonts w:eastAsiaTheme="majorEastAsia" w:cstheme="majorBidi"/>
      <w:b/>
      <w:color w:val="000000" w:themeColor="text1"/>
      <w:sz w:val="28"/>
      <w:szCs w:val="32"/>
      <w:lang w:val="en"/>
    </w:rPr>
  </w:style>
  <w:style w:type="paragraph" w:styleId="Heading2">
    <w:name w:val="heading 2"/>
    <w:basedOn w:val="Normal"/>
    <w:next w:val="Normal"/>
    <w:link w:val="Heading2Char"/>
    <w:uiPriority w:val="9"/>
    <w:unhideWhenUsed/>
    <w:qFormat/>
    <w:rsid w:val="00B62F13"/>
    <w:pPr>
      <w:keepNext/>
      <w:keepLines/>
      <w:numPr>
        <w:ilvl w:val="1"/>
        <w:numId w:val="14"/>
      </w:numPr>
      <w:outlineLvl w:val="1"/>
    </w:pPr>
    <w:rPr>
      <w:rFonts w:eastAsiaTheme="majorEastAsia" w:cstheme="majorBidi"/>
      <w:b/>
      <w:szCs w:val="26"/>
      <w:lang w:val="en"/>
    </w:rPr>
  </w:style>
  <w:style w:type="paragraph" w:styleId="Heading3">
    <w:name w:val="heading 3"/>
    <w:basedOn w:val="Normal"/>
    <w:next w:val="Normal"/>
    <w:link w:val="Heading3Char"/>
    <w:uiPriority w:val="9"/>
    <w:unhideWhenUsed/>
    <w:qFormat/>
    <w:rsid w:val="00B62F13"/>
    <w:pPr>
      <w:keepNext/>
      <w:keepLines/>
      <w:numPr>
        <w:ilvl w:val="2"/>
        <w:numId w:val="14"/>
      </w:numPr>
      <w:spacing w:before="40"/>
      <w:outlineLvl w:val="2"/>
    </w:pPr>
    <w:rPr>
      <w:rFonts w:eastAsiaTheme="majorEastAsia" w:cstheme="majorBidi"/>
      <w:b/>
      <w:szCs w:val="24"/>
      <w:lang w:val="en"/>
    </w:rPr>
  </w:style>
  <w:style w:type="paragraph" w:styleId="Heading4">
    <w:name w:val="heading 4"/>
    <w:basedOn w:val="Normal"/>
    <w:next w:val="Normal"/>
    <w:link w:val="Heading4Char"/>
    <w:uiPriority w:val="9"/>
    <w:unhideWhenUsed/>
    <w:qFormat/>
    <w:rsid w:val="00B62F13"/>
    <w:pPr>
      <w:keepNext/>
      <w:keepLines/>
      <w:numPr>
        <w:ilvl w:val="3"/>
        <w:numId w:val="7"/>
      </w:numPr>
      <w:spacing w:before="40"/>
      <w:outlineLvl w:val="3"/>
    </w:pPr>
    <w:rPr>
      <w:rFonts w:eastAsiaTheme="majorEastAsia" w:cstheme="majorBidi"/>
      <w:iCs/>
      <w:color w:val="000000" w:themeColor="text1"/>
      <w:lang w:val="en"/>
    </w:rPr>
  </w:style>
  <w:style w:type="paragraph" w:styleId="Heading5">
    <w:name w:val="heading 5"/>
    <w:basedOn w:val="Normal"/>
    <w:next w:val="Normal"/>
    <w:link w:val="Heading5Char"/>
    <w:uiPriority w:val="9"/>
    <w:unhideWhenUsed/>
    <w:qFormat/>
    <w:rsid w:val="00B62F13"/>
    <w:pPr>
      <w:keepNext/>
      <w:keepLines/>
      <w:numPr>
        <w:ilvl w:val="4"/>
        <w:numId w:val="7"/>
      </w:numPr>
      <w:spacing w:before="40"/>
      <w:outlineLvl w:val="4"/>
    </w:pPr>
    <w:rPr>
      <w:rFonts w:asciiTheme="majorHAnsi" w:eastAsiaTheme="majorEastAsia" w:hAnsiTheme="majorHAnsi" w:cstheme="majorBidi"/>
      <w:color w:val="2F5496" w:themeColor="accent1" w:themeShade="BF"/>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0B77D7"/>
    <w:pPr>
      <w:spacing w:after="200" w:line="240" w:lineRule="auto"/>
      <w:ind w:firstLine="0"/>
      <w:jc w:val="center"/>
    </w:pPr>
    <w:rPr>
      <w:rFonts w:eastAsia="Arial" w:cs="Arial"/>
      <w:iCs/>
      <w:szCs w:val="18"/>
      <w:lang w:val="en"/>
    </w:rPr>
  </w:style>
  <w:style w:type="character" w:customStyle="1" w:styleId="Heading1Char">
    <w:name w:val="Heading 1 Char"/>
    <w:basedOn w:val="DefaultParagraphFont"/>
    <w:link w:val="Heading1"/>
    <w:uiPriority w:val="9"/>
    <w:rsid w:val="00C6652F"/>
    <w:rPr>
      <w:rFonts w:ascii="Times New Roman" w:eastAsiaTheme="majorEastAsia" w:hAnsi="Times New Roman" w:cstheme="majorBidi"/>
      <w:b/>
      <w:color w:val="000000" w:themeColor="text1"/>
      <w:sz w:val="28"/>
      <w:szCs w:val="32"/>
      <w:lang w:val="en"/>
    </w:rPr>
  </w:style>
  <w:style w:type="character" w:customStyle="1" w:styleId="Heading2Char">
    <w:name w:val="Heading 2 Char"/>
    <w:basedOn w:val="DefaultParagraphFont"/>
    <w:link w:val="Heading2"/>
    <w:uiPriority w:val="9"/>
    <w:rsid w:val="00B62F13"/>
    <w:rPr>
      <w:rFonts w:ascii="Times New Roman" w:eastAsiaTheme="majorEastAsia" w:hAnsi="Times New Roman" w:cstheme="majorBidi"/>
      <w:b/>
      <w:sz w:val="24"/>
      <w:szCs w:val="26"/>
      <w:lang w:val="en"/>
    </w:rPr>
  </w:style>
  <w:style w:type="character" w:customStyle="1" w:styleId="Heading3Char">
    <w:name w:val="Heading 3 Char"/>
    <w:basedOn w:val="DefaultParagraphFont"/>
    <w:link w:val="Heading3"/>
    <w:uiPriority w:val="9"/>
    <w:rsid w:val="00B62F13"/>
    <w:rPr>
      <w:rFonts w:ascii="Times New Roman" w:eastAsiaTheme="majorEastAsia" w:hAnsi="Times New Roman" w:cstheme="majorBidi"/>
      <w:b/>
      <w:sz w:val="24"/>
      <w:szCs w:val="24"/>
      <w:lang w:val="en"/>
    </w:rPr>
  </w:style>
  <w:style w:type="character" w:customStyle="1" w:styleId="Heading4Char">
    <w:name w:val="Heading 4 Char"/>
    <w:basedOn w:val="DefaultParagraphFont"/>
    <w:link w:val="Heading4"/>
    <w:uiPriority w:val="9"/>
    <w:rsid w:val="00B62F13"/>
    <w:rPr>
      <w:rFonts w:ascii="Times New Roman" w:eastAsiaTheme="majorEastAsia" w:hAnsi="Times New Roman" w:cstheme="majorBidi"/>
      <w:iCs/>
      <w:color w:val="000000" w:themeColor="text1"/>
      <w:sz w:val="24"/>
      <w:lang w:val="en"/>
    </w:rPr>
  </w:style>
  <w:style w:type="character" w:customStyle="1" w:styleId="Heading5Char">
    <w:name w:val="Heading 5 Char"/>
    <w:basedOn w:val="DefaultParagraphFont"/>
    <w:link w:val="Heading5"/>
    <w:uiPriority w:val="9"/>
    <w:rsid w:val="00B62F13"/>
    <w:rPr>
      <w:rFonts w:asciiTheme="majorHAnsi" w:eastAsiaTheme="majorEastAsia" w:hAnsiTheme="majorHAnsi" w:cstheme="majorBidi"/>
      <w:color w:val="2F5496" w:themeColor="accent1" w:themeShade="BF"/>
      <w:sz w:val="24"/>
      <w:lang w:val="en"/>
    </w:rPr>
  </w:style>
  <w:style w:type="paragraph" w:customStyle="1" w:styleId="Headingset">
    <w:name w:val="Heading set"/>
    <w:link w:val="HeadingsetChar"/>
    <w:qFormat/>
    <w:rsid w:val="00B62F13"/>
    <w:pPr>
      <w:jc w:val="center"/>
    </w:pPr>
    <w:rPr>
      <w:rFonts w:ascii="Times New Roman" w:eastAsia="Times New Roman" w:hAnsi="Times New Roman" w:cstheme="majorBidi"/>
      <w:b/>
      <w:color w:val="000000" w:themeColor="text1"/>
      <w:sz w:val="28"/>
      <w:szCs w:val="32"/>
      <w:lang w:val="en"/>
    </w:rPr>
  </w:style>
  <w:style w:type="character" w:customStyle="1" w:styleId="HeadingsetChar">
    <w:name w:val="Heading set Char"/>
    <w:basedOn w:val="Heading1Char"/>
    <w:link w:val="Headingset"/>
    <w:rsid w:val="00B62F13"/>
    <w:rPr>
      <w:rFonts w:ascii="Times New Roman" w:eastAsia="Times New Roman" w:hAnsi="Times New Roman" w:cstheme="majorBidi"/>
      <w:b/>
      <w:color w:val="000000" w:themeColor="text1"/>
      <w:sz w:val="28"/>
      <w:szCs w:val="32"/>
      <w:lang w:val="en"/>
    </w:rPr>
  </w:style>
  <w:style w:type="paragraph" w:customStyle="1" w:styleId="WOW">
    <w:name w:val="WOW"/>
    <w:basedOn w:val="ListParagraph"/>
    <w:link w:val="WOWChar"/>
    <w:qFormat/>
    <w:rsid w:val="00471916"/>
    <w:pPr>
      <w:numPr>
        <w:numId w:val="5"/>
      </w:numPr>
      <w:spacing w:before="60" w:after="60"/>
    </w:pPr>
    <w:rPr>
      <w:rFonts w:eastAsia="Arial" w:cs="Arial"/>
      <w:lang w:val="en"/>
    </w:rPr>
  </w:style>
  <w:style w:type="character" w:customStyle="1" w:styleId="WOWChar">
    <w:name w:val="WOW Char"/>
    <w:basedOn w:val="DefaultParagraphFont"/>
    <w:link w:val="WOW"/>
    <w:rsid w:val="00471916"/>
    <w:rPr>
      <w:rFonts w:ascii="Times New Roman" w:eastAsia="Arial" w:hAnsi="Times New Roman" w:cs="Arial"/>
      <w:sz w:val="24"/>
      <w:lang w:val="en"/>
    </w:rPr>
  </w:style>
  <w:style w:type="paragraph" w:styleId="ListParagraph">
    <w:name w:val="List Paragraph"/>
    <w:basedOn w:val="Normal"/>
    <w:uiPriority w:val="34"/>
    <w:qFormat/>
    <w:rsid w:val="00B62F13"/>
    <w:pPr>
      <w:ind w:left="720"/>
      <w:contextualSpacing/>
    </w:pPr>
  </w:style>
  <w:style w:type="paragraph" w:styleId="NormalWeb">
    <w:name w:val="Normal (Web)"/>
    <w:basedOn w:val="Normal"/>
    <w:uiPriority w:val="99"/>
    <w:semiHidden/>
    <w:unhideWhenUsed/>
    <w:rsid w:val="004953D9"/>
    <w:pPr>
      <w:spacing w:before="100" w:beforeAutospacing="1" w:after="100" w:afterAutospacing="1" w:line="240" w:lineRule="auto"/>
      <w:ind w:firstLine="0"/>
      <w:jc w:val="left"/>
    </w:pPr>
    <w:rPr>
      <w:rFonts w:eastAsia="Times New Roman" w:cs="Times New Roman"/>
      <w:szCs w:val="24"/>
    </w:rPr>
  </w:style>
  <w:style w:type="table" w:styleId="TableGrid">
    <w:name w:val="Table Grid"/>
    <w:basedOn w:val="TableNormal"/>
    <w:uiPriority w:val="39"/>
    <w:rsid w:val="00FE3F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757CD"/>
    <w:rPr>
      <w:color w:val="0563C1" w:themeColor="hyperlink"/>
      <w:u w:val="single"/>
    </w:rPr>
  </w:style>
  <w:style w:type="character" w:styleId="UnresolvedMention">
    <w:name w:val="Unresolved Mention"/>
    <w:basedOn w:val="DefaultParagraphFont"/>
    <w:uiPriority w:val="99"/>
    <w:semiHidden/>
    <w:unhideWhenUsed/>
    <w:rsid w:val="00C757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29007">
      <w:bodyDiv w:val="1"/>
      <w:marLeft w:val="0"/>
      <w:marRight w:val="0"/>
      <w:marTop w:val="0"/>
      <w:marBottom w:val="0"/>
      <w:divBdr>
        <w:top w:val="none" w:sz="0" w:space="0" w:color="auto"/>
        <w:left w:val="none" w:sz="0" w:space="0" w:color="auto"/>
        <w:bottom w:val="none" w:sz="0" w:space="0" w:color="auto"/>
        <w:right w:val="none" w:sz="0" w:space="0" w:color="auto"/>
      </w:divBdr>
    </w:div>
    <w:div w:id="132606629">
      <w:bodyDiv w:val="1"/>
      <w:marLeft w:val="0"/>
      <w:marRight w:val="0"/>
      <w:marTop w:val="0"/>
      <w:marBottom w:val="0"/>
      <w:divBdr>
        <w:top w:val="none" w:sz="0" w:space="0" w:color="auto"/>
        <w:left w:val="none" w:sz="0" w:space="0" w:color="auto"/>
        <w:bottom w:val="none" w:sz="0" w:space="0" w:color="auto"/>
        <w:right w:val="none" w:sz="0" w:space="0" w:color="auto"/>
      </w:divBdr>
    </w:div>
    <w:div w:id="136917262">
      <w:bodyDiv w:val="1"/>
      <w:marLeft w:val="0"/>
      <w:marRight w:val="0"/>
      <w:marTop w:val="0"/>
      <w:marBottom w:val="0"/>
      <w:divBdr>
        <w:top w:val="none" w:sz="0" w:space="0" w:color="auto"/>
        <w:left w:val="none" w:sz="0" w:space="0" w:color="auto"/>
        <w:bottom w:val="none" w:sz="0" w:space="0" w:color="auto"/>
        <w:right w:val="none" w:sz="0" w:space="0" w:color="auto"/>
      </w:divBdr>
    </w:div>
    <w:div w:id="156767336">
      <w:bodyDiv w:val="1"/>
      <w:marLeft w:val="0"/>
      <w:marRight w:val="0"/>
      <w:marTop w:val="0"/>
      <w:marBottom w:val="0"/>
      <w:divBdr>
        <w:top w:val="none" w:sz="0" w:space="0" w:color="auto"/>
        <w:left w:val="none" w:sz="0" w:space="0" w:color="auto"/>
        <w:bottom w:val="none" w:sz="0" w:space="0" w:color="auto"/>
        <w:right w:val="none" w:sz="0" w:space="0" w:color="auto"/>
      </w:divBdr>
      <w:divsChild>
        <w:div w:id="1598637988">
          <w:marLeft w:val="0"/>
          <w:marRight w:val="0"/>
          <w:marTop w:val="0"/>
          <w:marBottom w:val="0"/>
          <w:divBdr>
            <w:top w:val="none" w:sz="0" w:space="0" w:color="auto"/>
            <w:left w:val="none" w:sz="0" w:space="0" w:color="auto"/>
            <w:bottom w:val="none" w:sz="0" w:space="0" w:color="auto"/>
            <w:right w:val="none" w:sz="0" w:space="0" w:color="auto"/>
          </w:divBdr>
          <w:divsChild>
            <w:div w:id="456334437">
              <w:marLeft w:val="0"/>
              <w:marRight w:val="0"/>
              <w:marTop w:val="0"/>
              <w:marBottom w:val="0"/>
              <w:divBdr>
                <w:top w:val="none" w:sz="0" w:space="0" w:color="auto"/>
                <w:left w:val="none" w:sz="0" w:space="0" w:color="auto"/>
                <w:bottom w:val="none" w:sz="0" w:space="0" w:color="auto"/>
                <w:right w:val="none" w:sz="0" w:space="0" w:color="auto"/>
              </w:divBdr>
              <w:divsChild>
                <w:div w:id="118439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672197">
      <w:bodyDiv w:val="1"/>
      <w:marLeft w:val="0"/>
      <w:marRight w:val="0"/>
      <w:marTop w:val="0"/>
      <w:marBottom w:val="0"/>
      <w:divBdr>
        <w:top w:val="none" w:sz="0" w:space="0" w:color="auto"/>
        <w:left w:val="none" w:sz="0" w:space="0" w:color="auto"/>
        <w:bottom w:val="none" w:sz="0" w:space="0" w:color="auto"/>
        <w:right w:val="none" w:sz="0" w:space="0" w:color="auto"/>
      </w:divBdr>
    </w:div>
    <w:div w:id="662973279">
      <w:bodyDiv w:val="1"/>
      <w:marLeft w:val="0"/>
      <w:marRight w:val="0"/>
      <w:marTop w:val="0"/>
      <w:marBottom w:val="0"/>
      <w:divBdr>
        <w:top w:val="none" w:sz="0" w:space="0" w:color="auto"/>
        <w:left w:val="none" w:sz="0" w:space="0" w:color="auto"/>
        <w:bottom w:val="none" w:sz="0" w:space="0" w:color="auto"/>
        <w:right w:val="none" w:sz="0" w:space="0" w:color="auto"/>
      </w:divBdr>
      <w:divsChild>
        <w:div w:id="52390954">
          <w:marLeft w:val="0"/>
          <w:marRight w:val="0"/>
          <w:marTop w:val="0"/>
          <w:marBottom w:val="0"/>
          <w:divBdr>
            <w:top w:val="none" w:sz="0" w:space="0" w:color="auto"/>
            <w:left w:val="none" w:sz="0" w:space="0" w:color="auto"/>
            <w:bottom w:val="none" w:sz="0" w:space="0" w:color="auto"/>
            <w:right w:val="none" w:sz="0" w:space="0" w:color="auto"/>
          </w:divBdr>
          <w:divsChild>
            <w:div w:id="963929088">
              <w:marLeft w:val="0"/>
              <w:marRight w:val="0"/>
              <w:marTop w:val="0"/>
              <w:marBottom w:val="0"/>
              <w:divBdr>
                <w:top w:val="none" w:sz="0" w:space="0" w:color="auto"/>
                <w:left w:val="none" w:sz="0" w:space="0" w:color="auto"/>
                <w:bottom w:val="none" w:sz="0" w:space="0" w:color="auto"/>
                <w:right w:val="none" w:sz="0" w:space="0" w:color="auto"/>
              </w:divBdr>
              <w:divsChild>
                <w:div w:id="4182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737190">
      <w:bodyDiv w:val="1"/>
      <w:marLeft w:val="0"/>
      <w:marRight w:val="0"/>
      <w:marTop w:val="0"/>
      <w:marBottom w:val="0"/>
      <w:divBdr>
        <w:top w:val="none" w:sz="0" w:space="0" w:color="auto"/>
        <w:left w:val="none" w:sz="0" w:space="0" w:color="auto"/>
        <w:bottom w:val="none" w:sz="0" w:space="0" w:color="auto"/>
        <w:right w:val="none" w:sz="0" w:space="0" w:color="auto"/>
      </w:divBdr>
      <w:divsChild>
        <w:div w:id="1475219581">
          <w:marLeft w:val="0"/>
          <w:marRight w:val="0"/>
          <w:marTop w:val="0"/>
          <w:marBottom w:val="0"/>
          <w:divBdr>
            <w:top w:val="none" w:sz="0" w:space="0" w:color="auto"/>
            <w:left w:val="none" w:sz="0" w:space="0" w:color="auto"/>
            <w:bottom w:val="none" w:sz="0" w:space="0" w:color="auto"/>
            <w:right w:val="none" w:sz="0" w:space="0" w:color="auto"/>
          </w:divBdr>
          <w:divsChild>
            <w:div w:id="948509460">
              <w:marLeft w:val="0"/>
              <w:marRight w:val="0"/>
              <w:marTop w:val="0"/>
              <w:marBottom w:val="0"/>
              <w:divBdr>
                <w:top w:val="none" w:sz="0" w:space="0" w:color="auto"/>
                <w:left w:val="none" w:sz="0" w:space="0" w:color="auto"/>
                <w:bottom w:val="none" w:sz="0" w:space="0" w:color="auto"/>
                <w:right w:val="none" w:sz="0" w:space="0" w:color="auto"/>
              </w:divBdr>
              <w:divsChild>
                <w:div w:id="212600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7320706">
      <w:bodyDiv w:val="1"/>
      <w:marLeft w:val="0"/>
      <w:marRight w:val="0"/>
      <w:marTop w:val="0"/>
      <w:marBottom w:val="0"/>
      <w:divBdr>
        <w:top w:val="none" w:sz="0" w:space="0" w:color="auto"/>
        <w:left w:val="none" w:sz="0" w:space="0" w:color="auto"/>
        <w:bottom w:val="none" w:sz="0" w:space="0" w:color="auto"/>
        <w:right w:val="none" w:sz="0" w:space="0" w:color="auto"/>
      </w:divBdr>
    </w:div>
    <w:div w:id="1198006008">
      <w:bodyDiv w:val="1"/>
      <w:marLeft w:val="0"/>
      <w:marRight w:val="0"/>
      <w:marTop w:val="0"/>
      <w:marBottom w:val="0"/>
      <w:divBdr>
        <w:top w:val="none" w:sz="0" w:space="0" w:color="auto"/>
        <w:left w:val="none" w:sz="0" w:space="0" w:color="auto"/>
        <w:bottom w:val="none" w:sz="0" w:space="0" w:color="auto"/>
        <w:right w:val="none" w:sz="0" w:space="0" w:color="auto"/>
      </w:divBdr>
    </w:div>
    <w:div w:id="1255287091">
      <w:bodyDiv w:val="1"/>
      <w:marLeft w:val="0"/>
      <w:marRight w:val="0"/>
      <w:marTop w:val="0"/>
      <w:marBottom w:val="0"/>
      <w:divBdr>
        <w:top w:val="none" w:sz="0" w:space="0" w:color="auto"/>
        <w:left w:val="none" w:sz="0" w:space="0" w:color="auto"/>
        <w:bottom w:val="none" w:sz="0" w:space="0" w:color="auto"/>
        <w:right w:val="none" w:sz="0" w:space="0" w:color="auto"/>
      </w:divBdr>
    </w:div>
    <w:div w:id="1489983238">
      <w:bodyDiv w:val="1"/>
      <w:marLeft w:val="0"/>
      <w:marRight w:val="0"/>
      <w:marTop w:val="0"/>
      <w:marBottom w:val="0"/>
      <w:divBdr>
        <w:top w:val="none" w:sz="0" w:space="0" w:color="auto"/>
        <w:left w:val="none" w:sz="0" w:space="0" w:color="auto"/>
        <w:bottom w:val="none" w:sz="0" w:space="0" w:color="auto"/>
        <w:right w:val="none" w:sz="0" w:space="0" w:color="auto"/>
      </w:divBdr>
    </w:div>
    <w:div w:id="1827816709">
      <w:bodyDiv w:val="1"/>
      <w:marLeft w:val="0"/>
      <w:marRight w:val="0"/>
      <w:marTop w:val="0"/>
      <w:marBottom w:val="0"/>
      <w:divBdr>
        <w:top w:val="none" w:sz="0" w:space="0" w:color="auto"/>
        <w:left w:val="none" w:sz="0" w:space="0" w:color="auto"/>
        <w:bottom w:val="none" w:sz="0" w:space="0" w:color="auto"/>
        <w:right w:val="none" w:sz="0" w:space="0" w:color="auto"/>
      </w:divBdr>
      <w:divsChild>
        <w:div w:id="1917351830">
          <w:marLeft w:val="0"/>
          <w:marRight w:val="0"/>
          <w:marTop w:val="0"/>
          <w:marBottom w:val="0"/>
          <w:divBdr>
            <w:top w:val="none" w:sz="0" w:space="0" w:color="auto"/>
            <w:left w:val="none" w:sz="0" w:space="0" w:color="auto"/>
            <w:bottom w:val="none" w:sz="0" w:space="0" w:color="auto"/>
            <w:right w:val="none" w:sz="0" w:space="0" w:color="auto"/>
          </w:divBdr>
          <w:divsChild>
            <w:div w:id="2005428121">
              <w:marLeft w:val="0"/>
              <w:marRight w:val="0"/>
              <w:marTop w:val="0"/>
              <w:marBottom w:val="0"/>
              <w:divBdr>
                <w:top w:val="none" w:sz="0" w:space="0" w:color="auto"/>
                <w:left w:val="none" w:sz="0" w:space="0" w:color="auto"/>
                <w:bottom w:val="none" w:sz="0" w:space="0" w:color="auto"/>
                <w:right w:val="none" w:sz="0" w:space="0" w:color="auto"/>
              </w:divBdr>
              <w:divsChild>
                <w:div w:id="165996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007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hyperlink" Target="https://www.kaggle.com/datasets/abdallahalidev/plantvillage-dataset" TargetMode="External"/><Relationship Id="rId3" Type="http://schemas.openxmlformats.org/officeDocument/2006/relationships/styles" Target="styles.xml"/><Relationship Id="rId7" Type="http://schemas.openxmlformats.org/officeDocument/2006/relationships/image" Target="media/image2.JP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image" Target="media/image4.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17DD0-FC21-4F35-BA60-918BD90A6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56</TotalTime>
  <Pages>27</Pages>
  <Words>18210</Words>
  <Characters>103799</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a Ghandi</dc:creator>
  <cp:keywords/>
  <dc:description/>
  <cp:lastModifiedBy>Sonnya Ghandi</cp:lastModifiedBy>
  <cp:revision>99</cp:revision>
  <dcterms:created xsi:type="dcterms:W3CDTF">2024-03-03T12:12:00Z</dcterms:created>
  <dcterms:modified xsi:type="dcterms:W3CDTF">2024-04-23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